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11C40FAE" w:rsidR="003A417C" w:rsidRDefault="00E342F9" w:rsidP="00AA0C5E">
      <w:pPr>
        <w:pStyle w:val="StyleVisionh1"/>
        <w:spacing w:before="0"/>
        <w:jc w:val="center"/>
      </w:pPr>
      <w:r>
        <w:t xml:space="preserve">Lung Nodule </w:t>
      </w:r>
      <w:r w:rsidR="00D77B4F">
        <w:t xml:space="preserve">Volume </w:t>
      </w:r>
      <w:r>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87765C" w:rsidRDefault="0087765C" w:rsidP="00FB312B">
                            <w:pPr>
                              <w:rPr>
                                <w:color w:val="C00000"/>
                              </w:rPr>
                            </w:pPr>
                            <w:r w:rsidRPr="00AA0C5E">
                              <w:rPr>
                                <w:color w:val="C00000"/>
                              </w:rPr>
                              <w:t>When referencing this document, please use the following format:</w:t>
                            </w:r>
                          </w:p>
                          <w:p w14:paraId="53524C7F" w14:textId="77777777" w:rsidR="0087765C" w:rsidRDefault="0087765C" w:rsidP="00FB312B"/>
                          <w:p w14:paraId="2D0387D2" w14:textId="51EDF693" w:rsidR="0087765C" w:rsidRDefault="0087765C"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w:t>
                            </w:r>
                            <w:r>
                              <w:rPr>
                                <w:sz w:val="20"/>
                                <w:szCs w:val="20"/>
                              </w:rPr>
                              <w:t xml:space="preserve"> - 201</w:t>
                            </w:r>
                            <w:r w:rsidR="00767A28">
                              <w:rPr>
                                <w:sz w:val="20"/>
                                <w:szCs w:val="20"/>
                              </w:rPr>
                              <w:t>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w:t>
                            </w:r>
                            <w:r w:rsidR="00547F69">
                              <w:rPr>
                                <w:sz w:val="20"/>
                                <w:szCs w:val="20"/>
                              </w:rPr>
                              <w:t>Publicly</w:t>
                            </w:r>
                            <w:r>
                              <w:rPr>
                                <w:sz w:val="20"/>
                                <w:szCs w:val="20"/>
                              </w:rPr>
                              <w:t xml:space="preserve">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87765C" w:rsidRDefault="0087765C" w:rsidP="00FB312B">
                      <w:pPr>
                        <w:rPr>
                          <w:color w:val="C00000"/>
                        </w:rPr>
                      </w:pPr>
                      <w:r w:rsidRPr="00AA0C5E">
                        <w:rPr>
                          <w:color w:val="C00000"/>
                        </w:rPr>
                        <w:t>When referencing this document, please use the following format:</w:t>
                      </w:r>
                    </w:p>
                    <w:p w14:paraId="53524C7F" w14:textId="77777777" w:rsidR="0087765C" w:rsidRDefault="0087765C" w:rsidP="00FB312B"/>
                    <w:p w14:paraId="2D0387D2" w14:textId="51EDF693" w:rsidR="0087765C" w:rsidRDefault="0087765C"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w:t>
                      </w:r>
                      <w:r>
                        <w:rPr>
                          <w:sz w:val="20"/>
                          <w:szCs w:val="20"/>
                        </w:rPr>
                        <w:t xml:space="preserve"> - 201</w:t>
                      </w:r>
                      <w:r w:rsidR="00767A28">
                        <w:rPr>
                          <w:sz w:val="20"/>
                          <w:szCs w:val="20"/>
                        </w:rPr>
                        <w:t>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w:t>
                      </w:r>
                      <w:r w:rsidR="00547F69">
                        <w:rPr>
                          <w:sz w:val="20"/>
                          <w:szCs w:val="20"/>
                        </w:rPr>
                        <w:t>Publicly</w:t>
                      </w:r>
                      <w:r>
                        <w:rPr>
                          <w:sz w:val="20"/>
                          <w:szCs w:val="20"/>
                        </w:rPr>
                        <w:t xml:space="preserve">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32FBFAFC" w14:textId="365767ED" w:rsidR="00547F69"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482683226" w:history="1">
        <w:r w:rsidR="00547F69" w:rsidRPr="00577FBC">
          <w:rPr>
            <w:rStyle w:val="Hyperlink"/>
            <w:noProof/>
          </w:rPr>
          <w:t>1. Executive Summary</w:t>
        </w:r>
        <w:r w:rsidR="00547F69">
          <w:rPr>
            <w:noProof/>
            <w:webHidden/>
          </w:rPr>
          <w:tab/>
        </w:r>
        <w:r w:rsidR="00547F69">
          <w:rPr>
            <w:noProof/>
            <w:webHidden/>
          </w:rPr>
          <w:fldChar w:fldCharType="begin"/>
        </w:r>
        <w:r w:rsidR="00547F69">
          <w:rPr>
            <w:noProof/>
            <w:webHidden/>
          </w:rPr>
          <w:instrText xml:space="preserve"> PAGEREF _Toc482683226 \h </w:instrText>
        </w:r>
        <w:r w:rsidR="00547F69">
          <w:rPr>
            <w:noProof/>
            <w:webHidden/>
          </w:rPr>
        </w:r>
        <w:r w:rsidR="00547F69">
          <w:rPr>
            <w:noProof/>
            <w:webHidden/>
          </w:rPr>
          <w:fldChar w:fldCharType="separate"/>
        </w:r>
        <w:r w:rsidR="00547F69">
          <w:rPr>
            <w:noProof/>
            <w:webHidden/>
          </w:rPr>
          <w:t>3</w:t>
        </w:r>
        <w:r w:rsidR="00547F69">
          <w:rPr>
            <w:noProof/>
            <w:webHidden/>
          </w:rPr>
          <w:fldChar w:fldCharType="end"/>
        </w:r>
      </w:hyperlink>
    </w:p>
    <w:p w14:paraId="07D865A6" w14:textId="54E50F08" w:rsidR="00547F69" w:rsidRDefault="00547F69">
      <w:pPr>
        <w:pStyle w:val="TOC1"/>
        <w:rPr>
          <w:rFonts w:asciiTheme="minorHAnsi" w:eastAsiaTheme="minorEastAsia" w:hAnsiTheme="minorHAnsi" w:cstheme="minorBidi"/>
          <w:noProof/>
          <w:sz w:val="22"/>
          <w:szCs w:val="22"/>
        </w:rPr>
      </w:pPr>
      <w:hyperlink w:anchor="_Toc482683227" w:history="1">
        <w:r w:rsidRPr="00577FBC">
          <w:rPr>
            <w:rStyle w:val="Hyperlink"/>
            <w:noProof/>
          </w:rPr>
          <w:t>2. Clinical Context and Claims</w:t>
        </w:r>
        <w:r>
          <w:rPr>
            <w:noProof/>
            <w:webHidden/>
          </w:rPr>
          <w:tab/>
        </w:r>
        <w:r>
          <w:rPr>
            <w:noProof/>
            <w:webHidden/>
          </w:rPr>
          <w:fldChar w:fldCharType="begin"/>
        </w:r>
        <w:r>
          <w:rPr>
            <w:noProof/>
            <w:webHidden/>
          </w:rPr>
          <w:instrText xml:space="preserve"> PAGEREF _Toc482683227 \h </w:instrText>
        </w:r>
        <w:r>
          <w:rPr>
            <w:noProof/>
            <w:webHidden/>
          </w:rPr>
        </w:r>
        <w:r>
          <w:rPr>
            <w:noProof/>
            <w:webHidden/>
          </w:rPr>
          <w:fldChar w:fldCharType="separate"/>
        </w:r>
        <w:r>
          <w:rPr>
            <w:noProof/>
            <w:webHidden/>
          </w:rPr>
          <w:t>4</w:t>
        </w:r>
        <w:r>
          <w:rPr>
            <w:noProof/>
            <w:webHidden/>
          </w:rPr>
          <w:fldChar w:fldCharType="end"/>
        </w:r>
      </w:hyperlink>
    </w:p>
    <w:p w14:paraId="13C04B74" w14:textId="34D0E06B" w:rsidR="00547F69" w:rsidRDefault="00547F69">
      <w:pPr>
        <w:pStyle w:val="TOC1"/>
        <w:rPr>
          <w:rFonts w:asciiTheme="minorHAnsi" w:eastAsiaTheme="minorEastAsia" w:hAnsiTheme="minorHAnsi" w:cstheme="minorBidi"/>
          <w:noProof/>
          <w:sz w:val="22"/>
          <w:szCs w:val="22"/>
        </w:rPr>
      </w:pPr>
      <w:hyperlink w:anchor="_Toc482683228" w:history="1">
        <w:r w:rsidRPr="00577FBC">
          <w:rPr>
            <w:rStyle w:val="Hyperlink"/>
            <w:noProof/>
          </w:rPr>
          <w:t>3. Profile Activities</w:t>
        </w:r>
        <w:r>
          <w:rPr>
            <w:noProof/>
            <w:webHidden/>
          </w:rPr>
          <w:tab/>
        </w:r>
        <w:r>
          <w:rPr>
            <w:noProof/>
            <w:webHidden/>
          </w:rPr>
          <w:fldChar w:fldCharType="begin"/>
        </w:r>
        <w:r>
          <w:rPr>
            <w:noProof/>
            <w:webHidden/>
          </w:rPr>
          <w:instrText xml:space="preserve"> PAGEREF _Toc482683228 \h </w:instrText>
        </w:r>
        <w:r>
          <w:rPr>
            <w:noProof/>
            <w:webHidden/>
          </w:rPr>
        </w:r>
        <w:r>
          <w:rPr>
            <w:noProof/>
            <w:webHidden/>
          </w:rPr>
          <w:fldChar w:fldCharType="separate"/>
        </w:r>
        <w:r>
          <w:rPr>
            <w:noProof/>
            <w:webHidden/>
          </w:rPr>
          <w:t>8</w:t>
        </w:r>
        <w:r>
          <w:rPr>
            <w:noProof/>
            <w:webHidden/>
          </w:rPr>
          <w:fldChar w:fldCharType="end"/>
        </w:r>
      </w:hyperlink>
    </w:p>
    <w:p w14:paraId="531B52D1" w14:textId="0E87D969"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29" w:history="1">
        <w:r w:rsidRPr="00577FBC">
          <w:rPr>
            <w:rStyle w:val="Hyperlink"/>
            <w:noProof/>
          </w:rPr>
          <w:t>3.1. Product Validation</w:t>
        </w:r>
        <w:r>
          <w:rPr>
            <w:noProof/>
            <w:webHidden/>
          </w:rPr>
          <w:tab/>
        </w:r>
        <w:r>
          <w:rPr>
            <w:noProof/>
            <w:webHidden/>
          </w:rPr>
          <w:fldChar w:fldCharType="begin"/>
        </w:r>
        <w:r>
          <w:rPr>
            <w:noProof/>
            <w:webHidden/>
          </w:rPr>
          <w:instrText xml:space="preserve"> PAGEREF _Toc482683229 \h </w:instrText>
        </w:r>
        <w:r>
          <w:rPr>
            <w:noProof/>
            <w:webHidden/>
          </w:rPr>
        </w:r>
        <w:r>
          <w:rPr>
            <w:noProof/>
            <w:webHidden/>
          </w:rPr>
          <w:fldChar w:fldCharType="separate"/>
        </w:r>
        <w:r>
          <w:rPr>
            <w:noProof/>
            <w:webHidden/>
          </w:rPr>
          <w:t>10</w:t>
        </w:r>
        <w:r>
          <w:rPr>
            <w:noProof/>
            <w:webHidden/>
          </w:rPr>
          <w:fldChar w:fldCharType="end"/>
        </w:r>
      </w:hyperlink>
    </w:p>
    <w:p w14:paraId="5A45062C" w14:textId="2789FD3C"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0" w:history="1">
        <w:r w:rsidRPr="00577FBC">
          <w:rPr>
            <w:rStyle w:val="Hyperlink"/>
            <w:noProof/>
          </w:rPr>
          <w:t>3.2. Staff Qualification</w:t>
        </w:r>
        <w:r>
          <w:rPr>
            <w:noProof/>
            <w:webHidden/>
          </w:rPr>
          <w:tab/>
        </w:r>
        <w:r>
          <w:rPr>
            <w:noProof/>
            <w:webHidden/>
          </w:rPr>
          <w:fldChar w:fldCharType="begin"/>
        </w:r>
        <w:r>
          <w:rPr>
            <w:noProof/>
            <w:webHidden/>
          </w:rPr>
          <w:instrText xml:space="preserve"> PAGEREF _Toc482683230 \h </w:instrText>
        </w:r>
        <w:r>
          <w:rPr>
            <w:noProof/>
            <w:webHidden/>
          </w:rPr>
        </w:r>
        <w:r>
          <w:rPr>
            <w:noProof/>
            <w:webHidden/>
          </w:rPr>
          <w:fldChar w:fldCharType="separate"/>
        </w:r>
        <w:r>
          <w:rPr>
            <w:noProof/>
            <w:webHidden/>
          </w:rPr>
          <w:t>11</w:t>
        </w:r>
        <w:r>
          <w:rPr>
            <w:noProof/>
            <w:webHidden/>
          </w:rPr>
          <w:fldChar w:fldCharType="end"/>
        </w:r>
      </w:hyperlink>
    </w:p>
    <w:p w14:paraId="250AB58E" w14:textId="12C4F670"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1" w:history="1">
        <w:r w:rsidRPr="00577FBC">
          <w:rPr>
            <w:rStyle w:val="Hyperlink"/>
            <w:noProof/>
          </w:rPr>
          <w:t>3.3. Equipment Quality Assurance</w:t>
        </w:r>
        <w:r>
          <w:rPr>
            <w:noProof/>
            <w:webHidden/>
          </w:rPr>
          <w:tab/>
        </w:r>
        <w:r>
          <w:rPr>
            <w:noProof/>
            <w:webHidden/>
          </w:rPr>
          <w:fldChar w:fldCharType="begin"/>
        </w:r>
        <w:r>
          <w:rPr>
            <w:noProof/>
            <w:webHidden/>
          </w:rPr>
          <w:instrText xml:space="preserve"> PAGEREF _Toc482683231 \h </w:instrText>
        </w:r>
        <w:r>
          <w:rPr>
            <w:noProof/>
            <w:webHidden/>
          </w:rPr>
        </w:r>
        <w:r>
          <w:rPr>
            <w:noProof/>
            <w:webHidden/>
          </w:rPr>
          <w:fldChar w:fldCharType="separate"/>
        </w:r>
        <w:r>
          <w:rPr>
            <w:noProof/>
            <w:webHidden/>
          </w:rPr>
          <w:t>12</w:t>
        </w:r>
        <w:r>
          <w:rPr>
            <w:noProof/>
            <w:webHidden/>
          </w:rPr>
          <w:fldChar w:fldCharType="end"/>
        </w:r>
      </w:hyperlink>
    </w:p>
    <w:p w14:paraId="26E3CDD2" w14:textId="44AB1527"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2" w:history="1">
        <w:r w:rsidRPr="00577FBC">
          <w:rPr>
            <w:rStyle w:val="Hyperlink"/>
            <w:noProof/>
          </w:rPr>
          <w:t>3.4. Protocol Design</w:t>
        </w:r>
        <w:r>
          <w:rPr>
            <w:noProof/>
            <w:webHidden/>
          </w:rPr>
          <w:tab/>
        </w:r>
        <w:r>
          <w:rPr>
            <w:noProof/>
            <w:webHidden/>
          </w:rPr>
          <w:fldChar w:fldCharType="begin"/>
        </w:r>
        <w:r>
          <w:rPr>
            <w:noProof/>
            <w:webHidden/>
          </w:rPr>
          <w:instrText xml:space="preserve"> PAGEREF _Toc482683232 \h </w:instrText>
        </w:r>
        <w:r>
          <w:rPr>
            <w:noProof/>
            <w:webHidden/>
          </w:rPr>
        </w:r>
        <w:r>
          <w:rPr>
            <w:noProof/>
            <w:webHidden/>
          </w:rPr>
          <w:fldChar w:fldCharType="separate"/>
        </w:r>
        <w:r>
          <w:rPr>
            <w:noProof/>
            <w:webHidden/>
          </w:rPr>
          <w:t>13</w:t>
        </w:r>
        <w:r>
          <w:rPr>
            <w:noProof/>
            <w:webHidden/>
          </w:rPr>
          <w:fldChar w:fldCharType="end"/>
        </w:r>
      </w:hyperlink>
    </w:p>
    <w:p w14:paraId="0C5BC4D6" w14:textId="3D154275"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3" w:history="1">
        <w:r w:rsidRPr="00577FBC">
          <w:rPr>
            <w:rStyle w:val="Hyperlink"/>
            <w:noProof/>
          </w:rPr>
          <w:t>3.5. Subject Selection</w:t>
        </w:r>
        <w:r>
          <w:rPr>
            <w:noProof/>
            <w:webHidden/>
          </w:rPr>
          <w:tab/>
        </w:r>
        <w:r>
          <w:rPr>
            <w:noProof/>
            <w:webHidden/>
          </w:rPr>
          <w:fldChar w:fldCharType="begin"/>
        </w:r>
        <w:r>
          <w:rPr>
            <w:noProof/>
            <w:webHidden/>
          </w:rPr>
          <w:instrText xml:space="preserve"> PAGEREF _Toc482683233 \h </w:instrText>
        </w:r>
        <w:r>
          <w:rPr>
            <w:noProof/>
            <w:webHidden/>
          </w:rPr>
        </w:r>
        <w:r>
          <w:rPr>
            <w:noProof/>
            <w:webHidden/>
          </w:rPr>
          <w:fldChar w:fldCharType="separate"/>
        </w:r>
        <w:r>
          <w:rPr>
            <w:noProof/>
            <w:webHidden/>
          </w:rPr>
          <w:t>15</w:t>
        </w:r>
        <w:r>
          <w:rPr>
            <w:noProof/>
            <w:webHidden/>
          </w:rPr>
          <w:fldChar w:fldCharType="end"/>
        </w:r>
      </w:hyperlink>
    </w:p>
    <w:p w14:paraId="379B0D86" w14:textId="44B3E5E6"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4" w:history="1">
        <w:r w:rsidRPr="00577FBC">
          <w:rPr>
            <w:rStyle w:val="Hyperlink"/>
            <w:noProof/>
          </w:rPr>
          <w:t>3.6. Subject Handling</w:t>
        </w:r>
        <w:r>
          <w:rPr>
            <w:noProof/>
            <w:webHidden/>
          </w:rPr>
          <w:tab/>
        </w:r>
        <w:r>
          <w:rPr>
            <w:noProof/>
            <w:webHidden/>
          </w:rPr>
          <w:fldChar w:fldCharType="begin"/>
        </w:r>
        <w:r>
          <w:rPr>
            <w:noProof/>
            <w:webHidden/>
          </w:rPr>
          <w:instrText xml:space="preserve"> PAGEREF _Toc482683234 \h </w:instrText>
        </w:r>
        <w:r>
          <w:rPr>
            <w:noProof/>
            <w:webHidden/>
          </w:rPr>
        </w:r>
        <w:r>
          <w:rPr>
            <w:noProof/>
            <w:webHidden/>
          </w:rPr>
          <w:fldChar w:fldCharType="separate"/>
        </w:r>
        <w:r>
          <w:rPr>
            <w:noProof/>
            <w:webHidden/>
          </w:rPr>
          <w:t>16</w:t>
        </w:r>
        <w:r>
          <w:rPr>
            <w:noProof/>
            <w:webHidden/>
          </w:rPr>
          <w:fldChar w:fldCharType="end"/>
        </w:r>
      </w:hyperlink>
    </w:p>
    <w:p w14:paraId="5262A7F8" w14:textId="26AD5D70"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5" w:history="1">
        <w:r w:rsidRPr="00577FBC">
          <w:rPr>
            <w:rStyle w:val="Hyperlink"/>
            <w:noProof/>
          </w:rPr>
          <w:t>3.7. Image Data Acquisition</w:t>
        </w:r>
        <w:r>
          <w:rPr>
            <w:noProof/>
            <w:webHidden/>
          </w:rPr>
          <w:tab/>
        </w:r>
        <w:r>
          <w:rPr>
            <w:noProof/>
            <w:webHidden/>
          </w:rPr>
          <w:fldChar w:fldCharType="begin"/>
        </w:r>
        <w:r>
          <w:rPr>
            <w:noProof/>
            <w:webHidden/>
          </w:rPr>
          <w:instrText xml:space="preserve"> PAGEREF _Toc482683235 \h </w:instrText>
        </w:r>
        <w:r>
          <w:rPr>
            <w:noProof/>
            <w:webHidden/>
          </w:rPr>
        </w:r>
        <w:r>
          <w:rPr>
            <w:noProof/>
            <w:webHidden/>
          </w:rPr>
          <w:fldChar w:fldCharType="separate"/>
        </w:r>
        <w:r>
          <w:rPr>
            <w:noProof/>
            <w:webHidden/>
          </w:rPr>
          <w:t>19</w:t>
        </w:r>
        <w:r>
          <w:rPr>
            <w:noProof/>
            <w:webHidden/>
          </w:rPr>
          <w:fldChar w:fldCharType="end"/>
        </w:r>
      </w:hyperlink>
    </w:p>
    <w:p w14:paraId="2DD2AA37" w14:textId="56265C34"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6" w:history="1">
        <w:r w:rsidRPr="00577FBC">
          <w:rPr>
            <w:rStyle w:val="Hyperlink"/>
            <w:noProof/>
          </w:rPr>
          <w:t>3.8. Image Data Reconstruction</w:t>
        </w:r>
        <w:r>
          <w:rPr>
            <w:noProof/>
            <w:webHidden/>
          </w:rPr>
          <w:tab/>
        </w:r>
        <w:r>
          <w:rPr>
            <w:noProof/>
            <w:webHidden/>
          </w:rPr>
          <w:fldChar w:fldCharType="begin"/>
        </w:r>
        <w:r>
          <w:rPr>
            <w:noProof/>
            <w:webHidden/>
          </w:rPr>
          <w:instrText xml:space="preserve"> PAGEREF _Toc482683236 \h </w:instrText>
        </w:r>
        <w:r>
          <w:rPr>
            <w:noProof/>
            <w:webHidden/>
          </w:rPr>
        </w:r>
        <w:r>
          <w:rPr>
            <w:noProof/>
            <w:webHidden/>
          </w:rPr>
          <w:fldChar w:fldCharType="separate"/>
        </w:r>
        <w:r>
          <w:rPr>
            <w:noProof/>
            <w:webHidden/>
          </w:rPr>
          <w:t>21</w:t>
        </w:r>
        <w:r>
          <w:rPr>
            <w:noProof/>
            <w:webHidden/>
          </w:rPr>
          <w:fldChar w:fldCharType="end"/>
        </w:r>
      </w:hyperlink>
    </w:p>
    <w:p w14:paraId="05D8C0A6" w14:textId="1B308ED8"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7" w:history="1">
        <w:r w:rsidRPr="00577FBC">
          <w:rPr>
            <w:rStyle w:val="Hyperlink"/>
            <w:noProof/>
          </w:rPr>
          <w:t>3.9. Image Quality Assurance</w:t>
        </w:r>
        <w:r>
          <w:rPr>
            <w:noProof/>
            <w:webHidden/>
          </w:rPr>
          <w:tab/>
        </w:r>
        <w:r>
          <w:rPr>
            <w:noProof/>
            <w:webHidden/>
          </w:rPr>
          <w:fldChar w:fldCharType="begin"/>
        </w:r>
        <w:r>
          <w:rPr>
            <w:noProof/>
            <w:webHidden/>
          </w:rPr>
          <w:instrText xml:space="preserve"> PAGEREF _Toc482683237 \h </w:instrText>
        </w:r>
        <w:r>
          <w:rPr>
            <w:noProof/>
            <w:webHidden/>
          </w:rPr>
        </w:r>
        <w:r>
          <w:rPr>
            <w:noProof/>
            <w:webHidden/>
          </w:rPr>
          <w:fldChar w:fldCharType="separate"/>
        </w:r>
        <w:r>
          <w:rPr>
            <w:noProof/>
            <w:webHidden/>
          </w:rPr>
          <w:t>23</w:t>
        </w:r>
        <w:r>
          <w:rPr>
            <w:noProof/>
            <w:webHidden/>
          </w:rPr>
          <w:fldChar w:fldCharType="end"/>
        </w:r>
      </w:hyperlink>
    </w:p>
    <w:p w14:paraId="67634A6A" w14:textId="50772EDF"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38" w:history="1">
        <w:r w:rsidRPr="00577FBC">
          <w:rPr>
            <w:rStyle w:val="Hyperlink"/>
            <w:noProof/>
          </w:rPr>
          <w:t>3.10. Image Analysis</w:t>
        </w:r>
        <w:r>
          <w:rPr>
            <w:noProof/>
            <w:webHidden/>
          </w:rPr>
          <w:tab/>
        </w:r>
        <w:r>
          <w:rPr>
            <w:noProof/>
            <w:webHidden/>
          </w:rPr>
          <w:fldChar w:fldCharType="begin"/>
        </w:r>
        <w:r>
          <w:rPr>
            <w:noProof/>
            <w:webHidden/>
          </w:rPr>
          <w:instrText xml:space="preserve"> PAGEREF _Toc482683238 \h </w:instrText>
        </w:r>
        <w:r>
          <w:rPr>
            <w:noProof/>
            <w:webHidden/>
          </w:rPr>
        </w:r>
        <w:r>
          <w:rPr>
            <w:noProof/>
            <w:webHidden/>
          </w:rPr>
          <w:fldChar w:fldCharType="separate"/>
        </w:r>
        <w:r>
          <w:rPr>
            <w:noProof/>
            <w:webHidden/>
          </w:rPr>
          <w:t>24</w:t>
        </w:r>
        <w:r>
          <w:rPr>
            <w:noProof/>
            <w:webHidden/>
          </w:rPr>
          <w:fldChar w:fldCharType="end"/>
        </w:r>
      </w:hyperlink>
    </w:p>
    <w:p w14:paraId="672AA17E" w14:textId="2DFD637D" w:rsidR="00547F69" w:rsidRDefault="00547F69">
      <w:pPr>
        <w:pStyle w:val="TOC1"/>
        <w:rPr>
          <w:rFonts w:asciiTheme="minorHAnsi" w:eastAsiaTheme="minorEastAsia" w:hAnsiTheme="minorHAnsi" w:cstheme="minorBidi"/>
          <w:noProof/>
          <w:sz w:val="22"/>
          <w:szCs w:val="22"/>
        </w:rPr>
      </w:pPr>
      <w:hyperlink w:anchor="_Toc482683239" w:history="1">
        <w:r w:rsidRPr="00577FBC">
          <w:rPr>
            <w:rStyle w:val="Hyperlink"/>
            <w:noProof/>
          </w:rPr>
          <w:t>4. Assessment Procedures</w:t>
        </w:r>
        <w:r>
          <w:rPr>
            <w:noProof/>
            <w:webHidden/>
          </w:rPr>
          <w:tab/>
        </w:r>
        <w:r>
          <w:rPr>
            <w:noProof/>
            <w:webHidden/>
          </w:rPr>
          <w:fldChar w:fldCharType="begin"/>
        </w:r>
        <w:r>
          <w:rPr>
            <w:noProof/>
            <w:webHidden/>
          </w:rPr>
          <w:instrText xml:space="preserve"> PAGEREF _Toc482683239 \h </w:instrText>
        </w:r>
        <w:r>
          <w:rPr>
            <w:noProof/>
            <w:webHidden/>
          </w:rPr>
        </w:r>
        <w:r>
          <w:rPr>
            <w:noProof/>
            <w:webHidden/>
          </w:rPr>
          <w:fldChar w:fldCharType="separate"/>
        </w:r>
        <w:r>
          <w:rPr>
            <w:noProof/>
            <w:webHidden/>
          </w:rPr>
          <w:t>26</w:t>
        </w:r>
        <w:r>
          <w:rPr>
            <w:noProof/>
            <w:webHidden/>
          </w:rPr>
          <w:fldChar w:fldCharType="end"/>
        </w:r>
      </w:hyperlink>
    </w:p>
    <w:p w14:paraId="69824892" w14:textId="69EA1573"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0" w:history="1">
        <w:r w:rsidRPr="00577FBC">
          <w:rPr>
            <w:rStyle w:val="Hyperlink"/>
            <w:noProof/>
          </w:rPr>
          <w:t>4.1. Technical Evaluation Methods</w:t>
        </w:r>
        <w:r>
          <w:rPr>
            <w:noProof/>
            <w:webHidden/>
          </w:rPr>
          <w:tab/>
        </w:r>
        <w:r>
          <w:rPr>
            <w:noProof/>
            <w:webHidden/>
          </w:rPr>
          <w:fldChar w:fldCharType="begin"/>
        </w:r>
        <w:r>
          <w:rPr>
            <w:noProof/>
            <w:webHidden/>
          </w:rPr>
          <w:instrText xml:space="preserve"> PAGEREF _Toc482683240 \h </w:instrText>
        </w:r>
        <w:r>
          <w:rPr>
            <w:noProof/>
            <w:webHidden/>
          </w:rPr>
        </w:r>
        <w:r>
          <w:rPr>
            <w:noProof/>
            <w:webHidden/>
          </w:rPr>
          <w:fldChar w:fldCharType="separate"/>
        </w:r>
        <w:r>
          <w:rPr>
            <w:noProof/>
            <w:webHidden/>
          </w:rPr>
          <w:t>26</w:t>
        </w:r>
        <w:r>
          <w:rPr>
            <w:noProof/>
            <w:webHidden/>
          </w:rPr>
          <w:fldChar w:fldCharType="end"/>
        </w:r>
      </w:hyperlink>
    </w:p>
    <w:p w14:paraId="4626F529" w14:textId="40460D1E" w:rsidR="00547F69" w:rsidRDefault="00547F69">
      <w:pPr>
        <w:pStyle w:val="TOC1"/>
        <w:rPr>
          <w:rFonts w:asciiTheme="minorHAnsi" w:eastAsiaTheme="minorEastAsia" w:hAnsiTheme="minorHAnsi" w:cstheme="minorBidi"/>
          <w:noProof/>
          <w:sz w:val="22"/>
          <w:szCs w:val="22"/>
        </w:rPr>
      </w:pPr>
      <w:hyperlink w:anchor="_Toc482683241" w:history="1">
        <w:r w:rsidRPr="00577FBC">
          <w:rPr>
            <w:rStyle w:val="Hyperlink"/>
            <w:noProof/>
          </w:rPr>
          <w:t>4.2. Equipment Vendor Assessment Procedures</w:t>
        </w:r>
        <w:r>
          <w:rPr>
            <w:noProof/>
            <w:webHidden/>
          </w:rPr>
          <w:tab/>
        </w:r>
        <w:r>
          <w:rPr>
            <w:noProof/>
            <w:webHidden/>
          </w:rPr>
          <w:fldChar w:fldCharType="begin"/>
        </w:r>
        <w:r>
          <w:rPr>
            <w:noProof/>
            <w:webHidden/>
          </w:rPr>
          <w:instrText xml:space="preserve"> PAGEREF _Toc482683241 \h </w:instrText>
        </w:r>
        <w:r>
          <w:rPr>
            <w:noProof/>
            <w:webHidden/>
          </w:rPr>
        </w:r>
        <w:r>
          <w:rPr>
            <w:noProof/>
            <w:webHidden/>
          </w:rPr>
          <w:fldChar w:fldCharType="separate"/>
        </w:r>
        <w:r>
          <w:rPr>
            <w:noProof/>
            <w:webHidden/>
          </w:rPr>
          <w:t>29</w:t>
        </w:r>
        <w:r>
          <w:rPr>
            <w:noProof/>
            <w:webHidden/>
          </w:rPr>
          <w:fldChar w:fldCharType="end"/>
        </w:r>
      </w:hyperlink>
    </w:p>
    <w:p w14:paraId="5F9803DA" w14:textId="59DB5A5D"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2" w:history="1">
        <w:r w:rsidRPr="00577FBC">
          <w:rPr>
            <w:rStyle w:val="Hyperlink"/>
            <w:noProof/>
          </w:rPr>
          <w:t>4.3. Clinical Site Assessment Procedure</w:t>
        </w:r>
        <w:r>
          <w:rPr>
            <w:noProof/>
            <w:webHidden/>
          </w:rPr>
          <w:tab/>
        </w:r>
        <w:r>
          <w:rPr>
            <w:noProof/>
            <w:webHidden/>
          </w:rPr>
          <w:fldChar w:fldCharType="begin"/>
        </w:r>
        <w:r>
          <w:rPr>
            <w:noProof/>
            <w:webHidden/>
          </w:rPr>
          <w:instrText xml:space="preserve"> PAGEREF _Toc482683242 \h </w:instrText>
        </w:r>
        <w:r>
          <w:rPr>
            <w:noProof/>
            <w:webHidden/>
          </w:rPr>
        </w:r>
        <w:r>
          <w:rPr>
            <w:noProof/>
            <w:webHidden/>
          </w:rPr>
          <w:fldChar w:fldCharType="separate"/>
        </w:r>
        <w:r>
          <w:rPr>
            <w:noProof/>
            <w:webHidden/>
          </w:rPr>
          <w:t>32</w:t>
        </w:r>
        <w:r>
          <w:rPr>
            <w:noProof/>
            <w:webHidden/>
          </w:rPr>
          <w:fldChar w:fldCharType="end"/>
        </w:r>
      </w:hyperlink>
    </w:p>
    <w:p w14:paraId="65D8B9DB" w14:textId="2A85A589" w:rsidR="00547F69" w:rsidRDefault="00547F69">
      <w:pPr>
        <w:pStyle w:val="TOC1"/>
        <w:rPr>
          <w:rFonts w:asciiTheme="minorHAnsi" w:eastAsiaTheme="minorEastAsia" w:hAnsiTheme="minorHAnsi" w:cstheme="minorBidi"/>
          <w:noProof/>
          <w:sz w:val="22"/>
          <w:szCs w:val="22"/>
        </w:rPr>
      </w:pPr>
      <w:hyperlink w:anchor="_Toc482683243" w:history="1">
        <w:r w:rsidRPr="00577FBC">
          <w:rPr>
            <w:rStyle w:val="Hyperlink"/>
            <w:noProof/>
          </w:rPr>
          <w:t>References</w:t>
        </w:r>
        <w:r>
          <w:rPr>
            <w:noProof/>
            <w:webHidden/>
          </w:rPr>
          <w:tab/>
        </w:r>
        <w:r>
          <w:rPr>
            <w:noProof/>
            <w:webHidden/>
          </w:rPr>
          <w:fldChar w:fldCharType="begin"/>
        </w:r>
        <w:r>
          <w:rPr>
            <w:noProof/>
            <w:webHidden/>
          </w:rPr>
          <w:instrText xml:space="preserve"> PAGEREF _Toc482683243 \h </w:instrText>
        </w:r>
        <w:r>
          <w:rPr>
            <w:noProof/>
            <w:webHidden/>
          </w:rPr>
        </w:r>
        <w:r>
          <w:rPr>
            <w:noProof/>
            <w:webHidden/>
          </w:rPr>
          <w:fldChar w:fldCharType="separate"/>
        </w:r>
        <w:r>
          <w:rPr>
            <w:noProof/>
            <w:webHidden/>
          </w:rPr>
          <w:t>34</w:t>
        </w:r>
        <w:r>
          <w:rPr>
            <w:noProof/>
            <w:webHidden/>
          </w:rPr>
          <w:fldChar w:fldCharType="end"/>
        </w:r>
      </w:hyperlink>
    </w:p>
    <w:p w14:paraId="465EE378" w14:textId="2203F17E" w:rsidR="00547F69" w:rsidRDefault="00547F69">
      <w:pPr>
        <w:pStyle w:val="TOC1"/>
        <w:rPr>
          <w:rFonts w:asciiTheme="minorHAnsi" w:eastAsiaTheme="minorEastAsia" w:hAnsiTheme="minorHAnsi" w:cstheme="minorBidi"/>
          <w:noProof/>
          <w:sz w:val="22"/>
          <w:szCs w:val="22"/>
        </w:rPr>
      </w:pPr>
      <w:hyperlink w:anchor="_Toc482683244" w:history="1">
        <w:r w:rsidRPr="00577FBC">
          <w:rPr>
            <w:rStyle w:val="Hyperlink"/>
            <w:noProof/>
          </w:rPr>
          <w:t>Appendices</w:t>
        </w:r>
        <w:r>
          <w:rPr>
            <w:noProof/>
            <w:webHidden/>
          </w:rPr>
          <w:tab/>
        </w:r>
        <w:r>
          <w:rPr>
            <w:noProof/>
            <w:webHidden/>
          </w:rPr>
          <w:fldChar w:fldCharType="begin"/>
        </w:r>
        <w:r>
          <w:rPr>
            <w:noProof/>
            <w:webHidden/>
          </w:rPr>
          <w:instrText xml:space="preserve"> PAGEREF _Toc482683244 \h </w:instrText>
        </w:r>
        <w:r>
          <w:rPr>
            <w:noProof/>
            <w:webHidden/>
          </w:rPr>
        </w:r>
        <w:r>
          <w:rPr>
            <w:noProof/>
            <w:webHidden/>
          </w:rPr>
          <w:fldChar w:fldCharType="separate"/>
        </w:r>
        <w:r>
          <w:rPr>
            <w:noProof/>
            <w:webHidden/>
          </w:rPr>
          <w:t>37</w:t>
        </w:r>
        <w:r>
          <w:rPr>
            <w:noProof/>
            <w:webHidden/>
          </w:rPr>
          <w:fldChar w:fldCharType="end"/>
        </w:r>
      </w:hyperlink>
    </w:p>
    <w:p w14:paraId="4149556D" w14:textId="10B1C8B2"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5" w:history="1">
        <w:r w:rsidRPr="00577FBC">
          <w:rPr>
            <w:rStyle w:val="Hyperlink"/>
            <w:noProof/>
          </w:rPr>
          <w:t>Appendix A: Acknowledgements and Attributions</w:t>
        </w:r>
        <w:r>
          <w:rPr>
            <w:noProof/>
            <w:webHidden/>
          </w:rPr>
          <w:tab/>
        </w:r>
        <w:r>
          <w:rPr>
            <w:noProof/>
            <w:webHidden/>
          </w:rPr>
          <w:fldChar w:fldCharType="begin"/>
        </w:r>
        <w:r>
          <w:rPr>
            <w:noProof/>
            <w:webHidden/>
          </w:rPr>
          <w:instrText xml:space="preserve"> PAGEREF _Toc482683245 \h </w:instrText>
        </w:r>
        <w:r>
          <w:rPr>
            <w:noProof/>
            <w:webHidden/>
          </w:rPr>
        </w:r>
        <w:r>
          <w:rPr>
            <w:noProof/>
            <w:webHidden/>
          </w:rPr>
          <w:fldChar w:fldCharType="separate"/>
        </w:r>
        <w:r>
          <w:rPr>
            <w:noProof/>
            <w:webHidden/>
          </w:rPr>
          <w:t>37</w:t>
        </w:r>
        <w:r>
          <w:rPr>
            <w:noProof/>
            <w:webHidden/>
          </w:rPr>
          <w:fldChar w:fldCharType="end"/>
        </w:r>
      </w:hyperlink>
    </w:p>
    <w:p w14:paraId="355F007A" w14:textId="1E33506D"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6" w:history="1">
        <w:r w:rsidRPr="00577FBC">
          <w:rPr>
            <w:rStyle w:val="Hyperlink"/>
            <w:noProof/>
          </w:rPr>
          <w:t>Appendix B: Background Information</w:t>
        </w:r>
        <w:r>
          <w:rPr>
            <w:noProof/>
            <w:webHidden/>
          </w:rPr>
          <w:tab/>
        </w:r>
        <w:r>
          <w:rPr>
            <w:noProof/>
            <w:webHidden/>
          </w:rPr>
          <w:fldChar w:fldCharType="begin"/>
        </w:r>
        <w:r>
          <w:rPr>
            <w:noProof/>
            <w:webHidden/>
          </w:rPr>
          <w:instrText xml:space="preserve"> PAGEREF _Toc482683246 \h </w:instrText>
        </w:r>
        <w:r>
          <w:rPr>
            <w:noProof/>
            <w:webHidden/>
          </w:rPr>
        </w:r>
        <w:r>
          <w:rPr>
            <w:noProof/>
            <w:webHidden/>
          </w:rPr>
          <w:fldChar w:fldCharType="separate"/>
        </w:r>
        <w:r>
          <w:rPr>
            <w:noProof/>
            <w:webHidden/>
          </w:rPr>
          <w:t>39</w:t>
        </w:r>
        <w:r>
          <w:rPr>
            <w:noProof/>
            <w:webHidden/>
          </w:rPr>
          <w:fldChar w:fldCharType="end"/>
        </w:r>
      </w:hyperlink>
    </w:p>
    <w:p w14:paraId="18A225E9" w14:textId="16971736"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7" w:history="1">
        <w:r w:rsidRPr="00577FBC">
          <w:rPr>
            <w:rStyle w:val="Hyperlink"/>
            <w:noProof/>
          </w:rPr>
          <w:t>B.1 Summary of selected references on nodule volumetry accuracy</w:t>
        </w:r>
        <w:r>
          <w:rPr>
            <w:noProof/>
            <w:webHidden/>
          </w:rPr>
          <w:tab/>
        </w:r>
        <w:r>
          <w:rPr>
            <w:noProof/>
            <w:webHidden/>
          </w:rPr>
          <w:fldChar w:fldCharType="begin"/>
        </w:r>
        <w:r>
          <w:rPr>
            <w:noProof/>
            <w:webHidden/>
          </w:rPr>
          <w:instrText xml:space="preserve"> PAGEREF _Toc482683247 \h </w:instrText>
        </w:r>
        <w:r>
          <w:rPr>
            <w:noProof/>
            <w:webHidden/>
          </w:rPr>
        </w:r>
        <w:r>
          <w:rPr>
            <w:noProof/>
            <w:webHidden/>
          </w:rPr>
          <w:fldChar w:fldCharType="separate"/>
        </w:r>
        <w:r>
          <w:rPr>
            <w:noProof/>
            <w:webHidden/>
          </w:rPr>
          <w:t>39</w:t>
        </w:r>
        <w:r>
          <w:rPr>
            <w:noProof/>
            <w:webHidden/>
          </w:rPr>
          <w:fldChar w:fldCharType="end"/>
        </w:r>
      </w:hyperlink>
    </w:p>
    <w:p w14:paraId="1F950A1A" w14:textId="6A7C79BC"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8" w:history="1">
        <w:r w:rsidRPr="00577FBC">
          <w:rPr>
            <w:rStyle w:val="Hyperlink"/>
            <w:noProof/>
          </w:rPr>
          <w:t>B.2 Summary of selected references on nodule volumetry precision</w:t>
        </w:r>
        <w:r>
          <w:rPr>
            <w:noProof/>
            <w:webHidden/>
          </w:rPr>
          <w:tab/>
        </w:r>
        <w:r>
          <w:rPr>
            <w:noProof/>
            <w:webHidden/>
          </w:rPr>
          <w:fldChar w:fldCharType="begin"/>
        </w:r>
        <w:r>
          <w:rPr>
            <w:noProof/>
            <w:webHidden/>
          </w:rPr>
          <w:instrText xml:space="preserve"> PAGEREF _Toc482683248 \h </w:instrText>
        </w:r>
        <w:r>
          <w:rPr>
            <w:noProof/>
            <w:webHidden/>
          </w:rPr>
        </w:r>
        <w:r>
          <w:rPr>
            <w:noProof/>
            <w:webHidden/>
          </w:rPr>
          <w:fldChar w:fldCharType="separate"/>
        </w:r>
        <w:r>
          <w:rPr>
            <w:noProof/>
            <w:webHidden/>
          </w:rPr>
          <w:t>39</w:t>
        </w:r>
        <w:r>
          <w:rPr>
            <w:noProof/>
            <w:webHidden/>
          </w:rPr>
          <w:fldChar w:fldCharType="end"/>
        </w:r>
      </w:hyperlink>
    </w:p>
    <w:p w14:paraId="33B15299" w14:textId="0E2FD934" w:rsidR="00547F69" w:rsidRDefault="00547F69">
      <w:pPr>
        <w:pStyle w:val="TOC2"/>
        <w:tabs>
          <w:tab w:val="right" w:leader="dot" w:pos="10510"/>
        </w:tabs>
        <w:rPr>
          <w:rFonts w:asciiTheme="minorHAnsi" w:eastAsiaTheme="minorEastAsia" w:hAnsiTheme="minorHAnsi" w:cstheme="minorBidi"/>
          <w:noProof/>
          <w:sz w:val="22"/>
          <w:szCs w:val="22"/>
        </w:rPr>
      </w:pPr>
      <w:hyperlink w:anchor="_Toc482683249" w:history="1">
        <w:r w:rsidRPr="00577FBC">
          <w:rPr>
            <w:rStyle w:val="Hyperlink"/>
            <w:noProof/>
          </w:rPr>
          <w:t>Appendix C: Metrology Methods</w:t>
        </w:r>
        <w:r>
          <w:rPr>
            <w:noProof/>
            <w:webHidden/>
          </w:rPr>
          <w:tab/>
        </w:r>
        <w:r>
          <w:rPr>
            <w:noProof/>
            <w:webHidden/>
          </w:rPr>
          <w:fldChar w:fldCharType="begin"/>
        </w:r>
        <w:r>
          <w:rPr>
            <w:noProof/>
            <w:webHidden/>
          </w:rPr>
          <w:instrText xml:space="preserve"> PAGEREF _Toc482683249 \h </w:instrText>
        </w:r>
        <w:r>
          <w:rPr>
            <w:noProof/>
            <w:webHidden/>
          </w:rPr>
        </w:r>
        <w:r>
          <w:rPr>
            <w:noProof/>
            <w:webHidden/>
          </w:rPr>
          <w:fldChar w:fldCharType="separate"/>
        </w:r>
        <w:r>
          <w:rPr>
            <w:noProof/>
            <w:webHidden/>
          </w:rPr>
          <w:t>40</w:t>
        </w:r>
        <w:r>
          <w:rPr>
            <w:noProof/>
            <w:webHidden/>
          </w:rPr>
          <w:fldChar w:fldCharType="end"/>
        </w:r>
      </w:hyperlink>
    </w:p>
    <w:p w14:paraId="32238B7C" w14:textId="0CB8AC87" w:rsidR="003F4FA8" w:rsidRPr="00D92917" w:rsidRDefault="00556F60" w:rsidP="003F4FA8">
      <w:pPr>
        <w:pStyle w:val="Heading1"/>
      </w:pPr>
      <w:r>
        <w:fldChar w:fldCharType="end"/>
      </w:r>
      <w:bookmarkStart w:id="0" w:name="_Toc292350655"/>
      <w:bookmarkStart w:id="1" w:name="_GoBack"/>
      <w:bookmarkEnd w:id="1"/>
      <w:r w:rsidR="00A92B4C">
        <w:rPr>
          <w:rStyle w:val="StyleVisiontextC00000000093E2DA0"/>
        </w:rPr>
        <w:br w:type="page"/>
      </w:r>
      <w:bookmarkStart w:id="2" w:name="_Toc482683226"/>
      <w:r w:rsidR="003F4FA8">
        <w:rPr>
          <w:rStyle w:val="StyleVisiontextC00000000093E2DA0"/>
        </w:rPr>
        <w:lastRenderedPageBreak/>
        <w:t>1</w:t>
      </w:r>
      <w:r w:rsidR="003F4FA8" w:rsidRPr="00D92917">
        <w:rPr>
          <w:rStyle w:val="StyleVisiontextC00000000093E2DA0"/>
        </w:rPr>
        <w:t xml:space="preserve">. </w:t>
      </w:r>
      <w:r w:rsidR="003F4FA8">
        <w:rPr>
          <w:rStyle w:val="StyleVisiontextC00000000093E2DA0"/>
        </w:rPr>
        <w:t>Executive Summary</w:t>
      </w:r>
      <w:bookmarkEnd w:id="2"/>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2D324A7"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724601">
        <w:t xml:space="preserve">compliance 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o be compliant with the profile.</w:t>
      </w:r>
    </w:p>
    <w:p w14:paraId="6A28D494" w14:textId="51471287" w:rsidR="00AA0C5E" w:rsidRDefault="00900B5E" w:rsidP="00251DE2">
      <w:pPr>
        <w:pStyle w:val="BodyText"/>
      </w:pPr>
      <w:r>
        <w:t>This QIBA Profile (Lung Nodule Volume Assessment and Monitoring in Low Dose CT Screening) addresses the accuracy and precision of quantitative CT volumetry as applied to solid lung nodules of 6-12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10308A8D" w14:textId="5CDA5474" w:rsidR="00EA6172" w:rsidRPr="001379C3" w:rsidRDefault="00D03104" w:rsidP="00251DE2">
      <w:pPr>
        <w:pStyle w:val="BodyText"/>
      </w:pPr>
      <w:r w:rsidRPr="001379C3">
        <w:t xml:space="preserve">Two sets of claims are provided within this profile. </w:t>
      </w:r>
      <w:r>
        <w:t>The first claim establishes 95% confidence intervals for volumetric measurement of solid lung nodules that fall within four different diameter</w:t>
      </w:r>
      <w:r w:rsidR="009F025A">
        <w:t xml:space="preserve"> and volume</w:t>
      </w:r>
      <w:r>
        <w:t xml:space="preserve"> size ranges. The second claim provides guidance on the amount of volumetric change percentage needed </w:t>
      </w:r>
      <w:r w:rsidR="009F025A">
        <w:t>for a nodule to start to exhibit true change with 95% confidence. In addition, the second claim also provides guidance on the 95% confidence interval for a volumetric size change measurement, again based on the size of the nodule at two time points.</w:t>
      </w:r>
    </w:p>
    <w:p w14:paraId="7663E731" w14:textId="77777777" w:rsidR="00AA0C5E" w:rsidRPr="00AA0C5E" w:rsidRDefault="00AA0C5E" w:rsidP="00AA0C5E">
      <w:pPr>
        <w:spacing w:after="160"/>
      </w:pPr>
      <w:r w:rsidRPr="00AA0C5E">
        <w:t>This document is intended to help clinicians basing decisions on this biomarker, 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11D40B0A" w14:textId="56699529"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3" w:name="_Toc482683227"/>
      <w:r>
        <w:rPr>
          <w:rStyle w:val="StyleVisiontextC00000000093E2DA0"/>
        </w:rPr>
        <w:lastRenderedPageBreak/>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3"/>
    </w:p>
    <w:p w14:paraId="46562804" w14:textId="77777777" w:rsidR="00CB28EA" w:rsidRPr="00CB28EA" w:rsidRDefault="00CB28EA" w:rsidP="00CB28EA">
      <w:bookmarkStart w:id="4" w:name="_Toc382939237"/>
      <w:bookmarkStart w:id="5" w:name="_Toc382939108"/>
      <w:bookmarkStart w:id="6"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3FF95B62" w:rsidR="00EA6172" w:rsidRDefault="00977BDA" w:rsidP="00602C3D">
      <w:pPr>
        <w:pStyle w:val="BodyText"/>
        <w:rPr>
          <w:rStyle w:val="StyleVisioncontentC0000000007015870"/>
          <w:i w:val="0"/>
          <w:color w:val="auto"/>
        </w:rPr>
      </w:pPr>
      <w:r>
        <w:rPr>
          <w:rStyle w:val="StyleVisioncontentC0000000007015870"/>
          <w:i w:val="0"/>
          <w:color w:val="auto"/>
        </w:rPr>
        <w:t>The clinical context of this p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2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2 mm (volume ≥</w:t>
      </w:r>
      <w:r w:rsidR="00410869">
        <w:t xml:space="preserve"> </w:t>
      </w:r>
      <w:r w:rsidR="001E0693" w:rsidRPr="00CB7EAE">
        <w:t>905 mm</w:t>
      </w:r>
      <w:r w:rsidR="001E0693" w:rsidRPr="00CB7EAE">
        <w:rPr>
          <w:vertAlign w:val="superscript"/>
        </w:rPr>
        <w:t>3</w:t>
      </w:r>
      <w:r w:rsidR="001E0693" w:rsidRPr="00CB7EAE">
        <w:t>) are the subject of the document “QIBA Profile: CT Tumor Volume Change (CTV-1)”.</w:t>
      </w:r>
    </w:p>
    <w:p w14:paraId="19F1C373" w14:textId="01D2C3C4" w:rsidR="001E0693" w:rsidRPr="00602C3D" w:rsidRDefault="00AA0C5E" w:rsidP="00602C3D">
      <w:pPr>
        <w:pStyle w:val="BodyText"/>
        <w:rPr>
          <w:rStyle w:val="StyleVisiontextC000000000969C320"/>
          <w:b/>
          <w:sz w:val="36"/>
        </w:rPr>
      </w:pPr>
      <w:r w:rsidRPr="00602C3D">
        <w:rPr>
          <w:b/>
          <w:sz w:val="26"/>
          <w:szCs w:val="26"/>
        </w:rPr>
        <w:t xml:space="preserve">Compliance with this Profile by </w:t>
      </w:r>
      <w:r w:rsidRPr="00602C3D">
        <w:rPr>
          <w:b/>
          <w:sz w:val="26"/>
          <w:szCs w:val="26"/>
          <w:u w:val="single"/>
        </w:rPr>
        <w:t>all relevant staff and equipment</w:t>
      </w:r>
      <w:r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7" w:name="_Toc429645347"/>
      <w:bookmarkStart w:id="8" w:name="_Toc434737354"/>
      <w:bookmarkStart w:id="9" w:name="_Toc434737457"/>
      <w:bookmarkStart w:id="10" w:name="_Toc447440652"/>
      <w:bookmarkStart w:id="11" w:name="_Toc449880232"/>
      <w:bookmarkStart w:id="12" w:name="_Toc449881274"/>
      <w:bookmarkStart w:id="13" w:name="_Toc449881514"/>
      <w:bookmarkStart w:id="14" w:name="_Toc449881604"/>
      <w:bookmarkStart w:id="15"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5C338CFA"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and a CV</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7"/>
      <w:bookmarkEnd w:id="8"/>
      <w:bookmarkEnd w:id="9"/>
      <w:bookmarkEnd w:id="10"/>
      <w:bookmarkEnd w:id="11"/>
      <w:bookmarkEnd w:id="12"/>
      <w:bookmarkEnd w:id="13"/>
      <w:bookmarkEnd w:id="14"/>
      <w:bookmarkEnd w:id="15"/>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4F7F064F"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2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54567489" w:rsidR="00602C3D" w:rsidRPr="004C16D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317"/>
        <w:gridCol w:w="2317"/>
        <w:gridCol w:w="2317"/>
        <w:gridCol w:w="2317"/>
      </w:tblGrid>
      <w:tr w:rsidR="00511F61" w14:paraId="46EBD4CB" w14:textId="77777777" w:rsidTr="00A96065">
        <w:trPr>
          <w:trHeight w:val="70"/>
          <w:jc w:val="center"/>
        </w:trPr>
        <w:tc>
          <w:tcPr>
            <w:tcW w:w="2317" w:type="dxa"/>
            <w:tcBorders>
              <w:top w:val="single" w:sz="4" w:space="0" w:color="auto"/>
              <w:left w:val="single" w:sz="4" w:space="0" w:color="auto"/>
              <w:bottom w:val="single" w:sz="4" w:space="0" w:color="auto"/>
              <w:right w:val="single" w:sz="4" w:space="0" w:color="auto"/>
            </w:tcBorders>
            <w:hideMark/>
          </w:tcPr>
          <w:p w14:paraId="0E19FBD2" w14:textId="77777777" w:rsidR="00511F61" w:rsidRDefault="00511F61" w:rsidP="00A96065">
            <w:pPr>
              <w:pStyle w:val="3"/>
              <w:spacing w:before="0" w:after="0"/>
              <w:jc w:val="center"/>
              <w:rPr>
                <w:b/>
              </w:rPr>
            </w:pPr>
            <w:r>
              <w:rPr>
                <w:b/>
              </w:rPr>
              <w:t>Nodule</w:t>
            </w:r>
          </w:p>
          <w:p w14:paraId="15DE669B" w14:textId="77777777" w:rsidR="00511F61" w:rsidRDefault="00511F61" w:rsidP="00A96065">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10130E72" w14:textId="77777777" w:rsidR="00511F61" w:rsidRDefault="00511F61" w:rsidP="00A96065">
            <w:pPr>
              <w:pStyle w:val="3"/>
              <w:spacing w:before="0" w:after="0"/>
              <w:jc w:val="center"/>
              <w:rPr>
                <w:b/>
              </w:rPr>
            </w:pPr>
            <w:r>
              <w:rPr>
                <w:b/>
              </w:rPr>
              <w:t>Nodule</w:t>
            </w:r>
          </w:p>
          <w:p w14:paraId="461DDF7D" w14:textId="77777777" w:rsidR="00511F61" w:rsidRDefault="00511F61"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0313A178" w14:textId="77777777" w:rsidR="00511F61" w:rsidRDefault="00511F61" w:rsidP="00A96065">
            <w:pPr>
              <w:pStyle w:val="3"/>
              <w:spacing w:before="0" w:after="0"/>
              <w:jc w:val="center"/>
              <w:rPr>
                <w:rStyle w:val="StyleVisioncontentC0000000007015870"/>
                <w:b/>
                <w:i w:val="0"/>
              </w:rPr>
            </w:pPr>
            <w:r>
              <w:rPr>
                <w:b/>
              </w:rPr>
              <w:t>Coefficient of Variation (CV)</w:t>
            </w:r>
          </w:p>
        </w:tc>
        <w:tc>
          <w:tcPr>
            <w:tcW w:w="2317" w:type="dxa"/>
            <w:tcBorders>
              <w:top w:val="single" w:sz="4" w:space="0" w:color="auto"/>
              <w:left w:val="single" w:sz="4" w:space="0" w:color="auto"/>
              <w:bottom w:val="single" w:sz="4" w:space="0" w:color="auto"/>
              <w:right w:val="single" w:sz="4" w:space="0" w:color="auto"/>
            </w:tcBorders>
          </w:tcPr>
          <w:p w14:paraId="23263104" w14:textId="77777777" w:rsidR="00511F61" w:rsidRDefault="00511F61" w:rsidP="00A96065">
            <w:pPr>
              <w:pStyle w:val="3"/>
              <w:spacing w:before="0" w:after="0"/>
              <w:jc w:val="center"/>
              <w:rPr>
                <w:b/>
              </w:rPr>
            </w:pPr>
            <w:r>
              <w:rPr>
                <w:b/>
              </w:rPr>
              <w:t>True Volume</w:t>
            </w:r>
          </w:p>
          <w:p w14:paraId="0B3337AE" w14:textId="77777777" w:rsidR="00511F61" w:rsidRDefault="00511F61" w:rsidP="00A96065">
            <w:pPr>
              <w:pStyle w:val="3"/>
              <w:spacing w:before="0" w:after="0"/>
              <w:jc w:val="center"/>
              <w:rPr>
                <w:b/>
              </w:rPr>
            </w:pPr>
            <w:r>
              <w:rPr>
                <w:b/>
              </w:rPr>
              <w:t>95% CI Limits (</w:t>
            </w:r>
            <w:r>
              <w:rPr>
                <w:rStyle w:val="StyleVisiontextC000000000969C320"/>
              </w:rPr>
              <w:t>%</w:t>
            </w:r>
            <w:r>
              <w:rPr>
                <w:b/>
              </w:rPr>
              <w:t>)</w:t>
            </w:r>
          </w:p>
        </w:tc>
      </w:tr>
      <w:tr w:rsidR="00511F61" w14:paraId="1B582A16"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604F4DA1" w14:textId="4491820F" w:rsidR="00511F61" w:rsidRPr="00B501E2" w:rsidRDefault="00511F61" w:rsidP="00A96065">
            <w:pPr>
              <w:pStyle w:val="3"/>
              <w:spacing w:before="0" w:after="0"/>
              <w:jc w:val="center"/>
            </w:pPr>
            <w:r w:rsidRPr="00B501E2">
              <w:t>6 mm</w:t>
            </w:r>
          </w:p>
        </w:tc>
        <w:tc>
          <w:tcPr>
            <w:tcW w:w="2317" w:type="dxa"/>
            <w:tcBorders>
              <w:top w:val="single" w:sz="4" w:space="0" w:color="auto"/>
              <w:left w:val="single" w:sz="4" w:space="0" w:color="auto"/>
              <w:bottom w:val="single" w:sz="4" w:space="0" w:color="auto"/>
              <w:right w:val="single" w:sz="4" w:space="0" w:color="auto"/>
            </w:tcBorders>
            <w:hideMark/>
          </w:tcPr>
          <w:p w14:paraId="5D620A2E" w14:textId="19F29636" w:rsidR="00511F61" w:rsidRPr="00B501E2" w:rsidRDefault="00511F61" w:rsidP="00A96065">
            <w:pPr>
              <w:pStyle w:val="3"/>
              <w:spacing w:before="0" w:after="0"/>
              <w:jc w:val="center"/>
            </w:pPr>
            <w:r w:rsidRPr="00B501E2">
              <w:t>113</w:t>
            </w:r>
          </w:p>
        </w:tc>
        <w:tc>
          <w:tcPr>
            <w:tcW w:w="2317" w:type="dxa"/>
            <w:tcBorders>
              <w:top w:val="single" w:sz="4" w:space="0" w:color="auto"/>
              <w:left w:val="single" w:sz="4" w:space="0" w:color="auto"/>
              <w:bottom w:val="single" w:sz="4" w:space="0" w:color="auto"/>
              <w:right w:val="single" w:sz="4" w:space="0" w:color="auto"/>
            </w:tcBorders>
            <w:hideMark/>
          </w:tcPr>
          <w:p w14:paraId="152D67BF" w14:textId="77777777" w:rsidR="00511F61" w:rsidRPr="00B501E2" w:rsidRDefault="00511F61" w:rsidP="00A96065">
            <w:pPr>
              <w:pStyle w:val="3"/>
              <w:spacing w:before="0" w:after="0"/>
              <w:jc w:val="center"/>
            </w:pPr>
            <w:r w:rsidRPr="00B501E2">
              <w:t>0.29</w:t>
            </w:r>
          </w:p>
        </w:tc>
        <w:tc>
          <w:tcPr>
            <w:tcW w:w="2317" w:type="dxa"/>
            <w:tcBorders>
              <w:top w:val="single" w:sz="4" w:space="0" w:color="auto"/>
              <w:left w:val="single" w:sz="4" w:space="0" w:color="auto"/>
              <w:bottom w:val="single" w:sz="4" w:space="0" w:color="auto"/>
              <w:right w:val="single" w:sz="4" w:space="0" w:color="auto"/>
            </w:tcBorders>
          </w:tcPr>
          <w:p w14:paraId="09F1C67C"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57%</w:t>
            </w:r>
          </w:p>
        </w:tc>
      </w:tr>
      <w:tr w:rsidR="00511F61" w14:paraId="50F3BC70"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tcPr>
          <w:p w14:paraId="05FF7453" w14:textId="62F8E671" w:rsidR="00511F61" w:rsidRPr="00B501E2" w:rsidRDefault="00511F61" w:rsidP="00A96065">
            <w:pPr>
              <w:pStyle w:val="3"/>
              <w:spacing w:before="0" w:after="0"/>
              <w:jc w:val="center"/>
            </w:pPr>
            <w:r w:rsidRPr="00B501E2">
              <w:t>7 mm</w:t>
            </w:r>
          </w:p>
        </w:tc>
        <w:tc>
          <w:tcPr>
            <w:tcW w:w="2317" w:type="dxa"/>
            <w:tcBorders>
              <w:top w:val="single" w:sz="4" w:space="0" w:color="auto"/>
              <w:left w:val="single" w:sz="4" w:space="0" w:color="auto"/>
              <w:bottom w:val="single" w:sz="4" w:space="0" w:color="auto"/>
              <w:right w:val="single" w:sz="4" w:space="0" w:color="auto"/>
            </w:tcBorders>
          </w:tcPr>
          <w:p w14:paraId="341E5A5C" w14:textId="090EB60D" w:rsidR="00511F61" w:rsidRPr="00B501E2" w:rsidRDefault="00A96065" w:rsidP="00A96065">
            <w:pPr>
              <w:pStyle w:val="3"/>
              <w:spacing w:before="0" w:after="0"/>
              <w:jc w:val="center"/>
            </w:pPr>
            <w:r w:rsidRPr="00B501E2">
              <w:t>1</w:t>
            </w:r>
            <w:r w:rsidR="002F3444" w:rsidRPr="00B501E2">
              <w:t>54</w:t>
            </w:r>
          </w:p>
        </w:tc>
        <w:tc>
          <w:tcPr>
            <w:tcW w:w="2317" w:type="dxa"/>
            <w:tcBorders>
              <w:top w:val="single" w:sz="4" w:space="0" w:color="auto"/>
              <w:left w:val="single" w:sz="4" w:space="0" w:color="auto"/>
              <w:bottom w:val="single" w:sz="4" w:space="0" w:color="auto"/>
              <w:right w:val="single" w:sz="4" w:space="0" w:color="auto"/>
            </w:tcBorders>
          </w:tcPr>
          <w:p w14:paraId="0B7D5CD5" w14:textId="6F82B848" w:rsidR="00511F61" w:rsidRPr="00B501E2" w:rsidRDefault="002F3444" w:rsidP="00A96065">
            <w:pPr>
              <w:pStyle w:val="3"/>
              <w:spacing w:before="0" w:after="0"/>
              <w:jc w:val="center"/>
            </w:pPr>
            <w:r w:rsidRPr="00B501E2">
              <w:t>0.23</w:t>
            </w:r>
          </w:p>
        </w:tc>
        <w:tc>
          <w:tcPr>
            <w:tcW w:w="2317" w:type="dxa"/>
            <w:tcBorders>
              <w:top w:val="single" w:sz="4" w:space="0" w:color="auto"/>
              <w:left w:val="single" w:sz="4" w:space="0" w:color="auto"/>
              <w:bottom w:val="single" w:sz="4" w:space="0" w:color="auto"/>
              <w:right w:val="single" w:sz="4" w:space="0" w:color="auto"/>
            </w:tcBorders>
          </w:tcPr>
          <w:p w14:paraId="635F0FF3" w14:textId="30166969"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Pr="00B501E2">
              <w:t>45%</w:t>
            </w:r>
          </w:p>
        </w:tc>
      </w:tr>
      <w:tr w:rsidR="00511F61" w14:paraId="18D57498"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205359D2" w14:textId="0D05B8FB" w:rsidR="00511F61" w:rsidRPr="00B501E2" w:rsidRDefault="00511F61" w:rsidP="00A96065">
            <w:pPr>
              <w:pStyle w:val="3"/>
              <w:spacing w:before="0" w:after="0"/>
              <w:jc w:val="center"/>
            </w:pPr>
            <w:r w:rsidRPr="00B501E2">
              <w:t>8 mm</w:t>
            </w:r>
          </w:p>
        </w:tc>
        <w:tc>
          <w:tcPr>
            <w:tcW w:w="2317" w:type="dxa"/>
            <w:tcBorders>
              <w:top w:val="single" w:sz="4" w:space="0" w:color="auto"/>
              <w:left w:val="single" w:sz="4" w:space="0" w:color="auto"/>
              <w:bottom w:val="single" w:sz="4" w:space="0" w:color="auto"/>
              <w:right w:val="single" w:sz="4" w:space="0" w:color="auto"/>
            </w:tcBorders>
            <w:hideMark/>
          </w:tcPr>
          <w:p w14:paraId="38A9A03C" w14:textId="08CC918E" w:rsidR="00511F61" w:rsidRPr="00B501E2" w:rsidRDefault="00511F61" w:rsidP="00A96065">
            <w:pPr>
              <w:pStyle w:val="3"/>
              <w:spacing w:before="0" w:after="0"/>
              <w:jc w:val="center"/>
            </w:pPr>
            <w:r w:rsidRPr="00B501E2">
              <w:t>268</w:t>
            </w:r>
          </w:p>
        </w:tc>
        <w:tc>
          <w:tcPr>
            <w:tcW w:w="2317" w:type="dxa"/>
            <w:tcBorders>
              <w:top w:val="single" w:sz="4" w:space="0" w:color="auto"/>
              <w:left w:val="single" w:sz="4" w:space="0" w:color="auto"/>
              <w:bottom w:val="single" w:sz="4" w:space="0" w:color="auto"/>
              <w:right w:val="single" w:sz="4" w:space="0" w:color="auto"/>
            </w:tcBorders>
            <w:hideMark/>
          </w:tcPr>
          <w:p w14:paraId="5E74FA8E" w14:textId="77777777" w:rsidR="00511F61" w:rsidRPr="00B501E2" w:rsidRDefault="00511F61" w:rsidP="00A96065">
            <w:pPr>
              <w:pStyle w:val="3"/>
              <w:spacing w:before="0" w:after="0"/>
              <w:jc w:val="center"/>
            </w:pPr>
            <w:r w:rsidRPr="00B501E2">
              <w:t>0.19</w:t>
            </w:r>
          </w:p>
        </w:tc>
        <w:tc>
          <w:tcPr>
            <w:tcW w:w="2317" w:type="dxa"/>
            <w:tcBorders>
              <w:top w:val="single" w:sz="4" w:space="0" w:color="auto"/>
              <w:left w:val="single" w:sz="4" w:space="0" w:color="auto"/>
              <w:bottom w:val="single" w:sz="4" w:space="0" w:color="auto"/>
              <w:right w:val="single" w:sz="4" w:space="0" w:color="auto"/>
            </w:tcBorders>
          </w:tcPr>
          <w:p w14:paraId="48BD14D8"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37%</w:t>
            </w:r>
          </w:p>
        </w:tc>
      </w:tr>
      <w:tr w:rsidR="00511F61" w14:paraId="3BE0EC8A"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tcPr>
          <w:p w14:paraId="0703F9F1" w14:textId="4340AB3C" w:rsidR="00511F61" w:rsidRPr="00B501E2" w:rsidRDefault="00511F61" w:rsidP="00A96065">
            <w:pPr>
              <w:pStyle w:val="3"/>
              <w:spacing w:before="0" w:after="0"/>
              <w:jc w:val="center"/>
            </w:pPr>
            <w:r w:rsidRPr="00B501E2">
              <w:t>9 mm</w:t>
            </w:r>
          </w:p>
        </w:tc>
        <w:tc>
          <w:tcPr>
            <w:tcW w:w="2317" w:type="dxa"/>
            <w:tcBorders>
              <w:top w:val="single" w:sz="4" w:space="0" w:color="auto"/>
              <w:left w:val="single" w:sz="4" w:space="0" w:color="auto"/>
              <w:bottom w:val="single" w:sz="4" w:space="0" w:color="auto"/>
              <w:right w:val="single" w:sz="4" w:space="0" w:color="auto"/>
            </w:tcBorders>
          </w:tcPr>
          <w:p w14:paraId="3E984414" w14:textId="44F43B4A" w:rsidR="00511F61" w:rsidRPr="00B501E2" w:rsidRDefault="002F3444" w:rsidP="00A96065">
            <w:pPr>
              <w:pStyle w:val="3"/>
              <w:spacing w:before="0" w:after="0"/>
              <w:jc w:val="center"/>
            </w:pPr>
            <w:r w:rsidRPr="00B501E2">
              <w:t>382</w:t>
            </w:r>
          </w:p>
        </w:tc>
        <w:tc>
          <w:tcPr>
            <w:tcW w:w="2317" w:type="dxa"/>
            <w:tcBorders>
              <w:top w:val="single" w:sz="4" w:space="0" w:color="auto"/>
              <w:left w:val="single" w:sz="4" w:space="0" w:color="auto"/>
              <w:bottom w:val="single" w:sz="4" w:space="0" w:color="auto"/>
              <w:right w:val="single" w:sz="4" w:space="0" w:color="auto"/>
            </w:tcBorders>
          </w:tcPr>
          <w:p w14:paraId="72788F93" w14:textId="60A90077" w:rsidR="002F3444" w:rsidRPr="00B501E2" w:rsidRDefault="002F3444">
            <w:pPr>
              <w:pStyle w:val="3"/>
              <w:spacing w:before="0" w:after="0"/>
              <w:jc w:val="center"/>
            </w:pPr>
            <w:r w:rsidRPr="00B501E2">
              <w:t>0.16</w:t>
            </w:r>
          </w:p>
        </w:tc>
        <w:tc>
          <w:tcPr>
            <w:tcW w:w="2317" w:type="dxa"/>
            <w:tcBorders>
              <w:top w:val="single" w:sz="4" w:space="0" w:color="auto"/>
              <w:left w:val="single" w:sz="4" w:space="0" w:color="auto"/>
              <w:bottom w:val="single" w:sz="4" w:space="0" w:color="auto"/>
              <w:right w:val="single" w:sz="4" w:space="0" w:color="auto"/>
            </w:tcBorders>
          </w:tcPr>
          <w:p w14:paraId="1628F237" w14:textId="797D1A79"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Pr="00B501E2">
              <w:t>31%</w:t>
            </w:r>
          </w:p>
        </w:tc>
      </w:tr>
      <w:tr w:rsidR="00511F61" w14:paraId="0DD722C8"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4FE6A1B1" w14:textId="0C5D24BB" w:rsidR="00511F61" w:rsidRPr="00B501E2" w:rsidRDefault="00511F61" w:rsidP="00A96065">
            <w:pPr>
              <w:pStyle w:val="3"/>
              <w:spacing w:before="0" w:after="0"/>
              <w:jc w:val="center"/>
            </w:pPr>
            <w:r w:rsidRPr="00B501E2">
              <w:t>10 mm</w:t>
            </w:r>
          </w:p>
        </w:tc>
        <w:tc>
          <w:tcPr>
            <w:tcW w:w="2317" w:type="dxa"/>
            <w:tcBorders>
              <w:top w:val="single" w:sz="4" w:space="0" w:color="auto"/>
              <w:left w:val="single" w:sz="4" w:space="0" w:color="auto"/>
              <w:bottom w:val="single" w:sz="4" w:space="0" w:color="auto"/>
              <w:right w:val="single" w:sz="4" w:space="0" w:color="auto"/>
            </w:tcBorders>
            <w:hideMark/>
          </w:tcPr>
          <w:p w14:paraId="5DD5DF29" w14:textId="2AB1F974" w:rsidR="00511F61" w:rsidRPr="00B501E2" w:rsidRDefault="00511F61" w:rsidP="00A96065">
            <w:pPr>
              <w:pStyle w:val="3"/>
              <w:spacing w:before="0" w:after="0"/>
              <w:jc w:val="center"/>
            </w:pPr>
            <w:r w:rsidRPr="00B501E2">
              <w:t>524</w:t>
            </w:r>
          </w:p>
        </w:tc>
        <w:tc>
          <w:tcPr>
            <w:tcW w:w="2317" w:type="dxa"/>
            <w:tcBorders>
              <w:top w:val="single" w:sz="4" w:space="0" w:color="auto"/>
              <w:left w:val="single" w:sz="4" w:space="0" w:color="auto"/>
              <w:bottom w:val="single" w:sz="4" w:space="0" w:color="auto"/>
              <w:right w:val="single" w:sz="4" w:space="0" w:color="auto"/>
            </w:tcBorders>
            <w:hideMark/>
          </w:tcPr>
          <w:p w14:paraId="70DF1C41" w14:textId="77777777" w:rsidR="00511F61" w:rsidRPr="00B501E2" w:rsidRDefault="00511F61" w:rsidP="00A96065">
            <w:pPr>
              <w:pStyle w:val="3"/>
              <w:spacing w:before="0" w:after="0"/>
              <w:jc w:val="center"/>
            </w:pPr>
            <w:r w:rsidRPr="00B501E2">
              <w:t>0.14</w:t>
            </w:r>
          </w:p>
        </w:tc>
        <w:tc>
          <w:tcPr>
            <w:tcW w:w="2317" w:type="dxa"/>
            <w:tcBorders>
              <w:top w:val="single" w:sz="4" w:space="0" w:color="auto"/>
              <w:left w:val="single" w:sz="4" w:space="0" w:color="auto"/>
              <w:bottom w:val="single" w:sz="4" w:space="0" w:color="auto"/>
              <w:right w:val="single" w:sz="4" w:space="0" w:color="auto"/>
            </w:tcBorders>
          </w:tcPr>
          <w:p w14:paraId="3A4BED30"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27%</w:t>
            </w:r>
          </w:p>
        </w:tc>
      </w:tr>
      <w:tr w:rsidR="00511F61" w14:paraId="6CE83C27"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tcPr>
          <w:p w14:paraId="08EE7C00" w14:textId="43AC5627" w:rsidR="00511F61" w:rsidRPr="00B501E2" w:rsidRDefault="00511F61" w:rsidP="00A96065">
            <w:pPr>
              <w:pStyle w:val="3"/>
              <w:spacing w:before="0" w:after="0"/>
              <w:jc w:val="center"/>
            </w:pPr>
            <w:r w:rsidRPr="00B501E2">
              <w:t>11 mm</w:t>
            </w:r>
          </w:p>
        </w:tc>
        <w:tc>
          <w:tcPr>
            <w:tcW w:w="2317" w:type="dxa"/>
            <w:tcBorders>
              <w:top w:val="single" w:sz="4" w:space="0" w:color="auto"/>
              <w:left w:val="single" w:sz="4" w:space="0" w:color="auto"/>
              <w:bottom w:val="single" w:sz="4" w:space="0" w:color="auto"/>
              <w:right w:val="single" w:sz="4" w:space="0" w:color="auto"/>
            </w:tcBorders>
          </w:tcPr>
          <w:p w14:paraId="4017D25C" w14:textId="1067DDF4" w:rsidR="00511F61" w:rsidRPr="00B501E2" w:rsidRDefault="002F3444" w:rsidP="00A96065">
            <w:pPr>
              <w:pStyle w:val="3"/>
              <w:spacing w:before="0" w:after="0"/>
              <w:jc w:val="center"/>
            </w:pPr>
            <w:r w:rsidRPr="00B501E2">
              <w:t>697</w:t>
            </w:r>
          </w:p>
        </w:tc>
        <w:tc>
          <w:tcPr>
            <w:tcW w:w="2317" w:type="dxa"/>
            <w:tcBorders>
              <w:top w:val="single" w:sz="4" w:space="0" w:color="auto"/>
              <w:left w:val="single" w:sz="4" w:space="0" w:color="auto"/>
              <w:bottom w:val="single" w:sz="4" w:space="0" w:color="auto"/>
              <w:right w:val="single" w:sz="4" w:space="0" w:color="auto"/>
            </w:tcBorders>
          </w:tcPr>
          <w:p w14:paraId="6CEDDC66" w14:textId="4B81B43A" w:rsidR="00511F61" w:rsidRPr="00B501E2" w:rsidRDefault="002F3444" w:rsidP="00A96065">
            <w:pPr>
              <w:pStyle w:val="3"/>
              <w:spacing w:before="0" w:after="0"/>
              <w:jc w:val="center"/>
            </w:pPr>
            <w:r w:rsidRPr="00B501E2">
              <w:t>0.12</w:t>
            </w:r>
          </w:p>
        </w:tc>
        <w:tc>
          <w:tcPr>
            <w:tcW w:w="2317" w:type="dxa"/>
            <w:tcBorders>
              <w:top w:val="single" w:sz="4" w:space="0" w:color="auto"/>
              <w:left w:val="single" w:sz="4" w:space="0" w:color="auto"/>
              <w:bottom w:val="single" w:sz="4" w:space="0" w:color="auto"/>
              <w:right w:val="single" w:sz="4" w:space="0" w:color="auto"/>
            </w:tcBorders>
          </w:tcPr>
          <w:p w14:paraId="7C2D321B" w14:textId="5E220102"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Pr="00B501E2">
              <w:t>24%</w:t>
            </w:r>
          </w:p>
        </w:tc>
      </w:tr>
      <w:tr w:rsidR="00511F61" w14:paraId="3371749B"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115E0C0E" w14:textId="7E3F2109" w:rsidR="00511F61" w:rsidRPr="00B501E2" w:rsidRDefault="00511F61" w:rsidP="00A96065">
            <w:pPr>
              <w:pStyle w:val="3"/>
              <w:spacing w:before="0" w:after="0"/>
              <w:jc w:val="center"/>
            </w:pPr>
            <w:r w:rsidRPr="00B501E2">
              <w:t>12 mm</w:t>
            </w:r>
          </w:p>
        </w:tc>
        <w:tc>
          <w:tcPr>
            <w:tcW w:w="2317" w:type="dxa"/>
            <w:tcBorders>
              <w:top w:val="single" w:sz="4" w:space="0" w:color="auto"/>
              <w:left w:val="single" w:sz="4" w:space="0" w:color="auto"/>
              <w:bottom w:val="single" w:sz="4" w:space="0" w:color="auto"/>
              <w:right w:val="single" w:sz="4" w:space="0" w:color="auto"/>
            </w:tcBorders>
            <w:hideMark/>
          </w:tcPr>
          <w:p w14:paraId="60012DCE" w14:textId="450A371D" w:rsidR="00511F61" w:rsidRPr="00B501E2" w:rsidRDefault="00511F61" w:rsidP="00A96065">
            <w:pPr>
              <w:pStyle w:val="3"/>
              <w:spacing w:before="0" w:after="0"/>
              <w:jc w:val="center"/>
            </w:pPr>
            <w:r w:rsidRPr="00B501E2">
              <w:t>905</w:t>
            </w:r>
          </w:p>
        </w:tc>
        <w:tc>
          <w:tcPr>
            <w:tcW w:w="2317" w:type="dxa"/>
            <w:tcBorders>
              <w:top w:val="single" w:sz="4" w:space="0" w:color="auto"/>
              <w:left w:val="single" w:sz="4" w:space="0" w:color="auto"/>
              <w:bottom w:val="single" w:sz="4" w:space="0" w:color="auto"/>
              <w:right w:val="single" w:sz="4" w:space="0" w:color="auto"/>
            </w:tcBorders>
            <w:hideMark/>
          </w:tcPr>
          <w:p w14:paraId="284724EF" w14:textId="77777777" w:rsidR="00511F61" w:rsidRPr="00B501E2" w:rsidRDefault="00511F61" w:rsidP="00A96065">
            <w:pPr>
              <w:pStyle w:val="3"/>
              <w:spacing w:before="0" w:after="0"/>
              <w:jc w:val="center"/>
            </w:pPr>
            <w:r w:rsidRPr="00B501E2">
              <w:t>0.11</w:t>
            </w:r>
          </w:p>
        </w:tc>
        <w:tc>
          <w:tcPr>
            <w:tcW w:w="2317" w:type="dxa"/>
            <w:tcBorders>
              <w:top w:val="single" w:sz="4" w:space="0" w:color="auto"/>
              <w:left w:val="single" w:sz="4" w:space="0" w:color="auto"/>
              <w:bottom w:val="single" w:sz="4" w:space="0" w:color="auto"/>
              <w:right w:val="single" w:sz="4" w:space="0" w:color="auto"/>
            </w:tcBorders>
          </w:tcPr>
          <w:p w14:paraId="4C60AA48"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22%</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lastRenderedPageBreak/>
        <w:t>Discussion</w:t>
      </w:r>
    </w:p>
    <w:p w14:paraId="2BFBCB1E" w14:textId="4BAD3BB4"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 </w:instrTex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DATA </w:instrText>
      </w:r>
      <w:r>
        <w:fldChar w:fldCharType="end"/>
      </w:r>
      <w:r>
        <w:fldChar w:fldCharType="separate"/>
      </w:r>
      <w:r>
        <w:rPr>
          <w:noProof/>
        </w:rPr>
        <w:t>(1)</w:t>
      </w:r>
      <w:r>
        <w:fldChar w:fldCharType="end"/>
      </w:r>
      <w:r>
        <w:t xml:space="preserve"> and reduced mortality </w:t>
      </w:r>
      <w:r>
        <w:fldChar w:fldCharType="begin"/>
      </w:r>
      <w:r>
        <w:instrText xml:space="preserve"> ADDIN EN.CITE &lt;EndNote&gt;&lt;Cite&gt;&lt;Author&gt;Aberle&lt;/Author&gt;&lt;Year&gt;2011&lt;/Year&gt;&lt;RecNum&gt;2043&lt;/RecNum&gt;&lt;DisplayText&gt;(2)&lt;/DisplayText&gt;&lt;record&gt;&lt;rec-number&gt;2043&lt;/rec-number&gt;&lt;foreign-keys&gt;&lt;key app="EN" db-id="fvzx95zaxvdvakexsaapvr5cefv0sdsfad0d" timestamp="1330282842"&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fldChar w:fldCharType="separate"/>
      </w:r>
      <w:r>
        <w:rPr>
          <w:noProof/>
        </w:rPr>
        <w:t>(2)</w:t>
      </w:r>
      <w:r>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 </w:instrTex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DATA </w:instrText>
      </w:r>
      <w:r>
        <w:fldChar w:fldCharType="end"/>
      </w:r>
      <w:r>
        <w:fldChar w:fldCharType="separate"/>
      </w:r>
      <w:r>
        <w:rPr>
          <w:noProof/>
        </w:rPr>
        <w:t>(3-9)</w:t>
      </w:r>
      <w:r>
        <w:fldChar w:fldCharType="end"/>
      </w:r>
      <w:r>
        <w:t>,</w:t>
      </w:r>
      <w:r w:rsidRPr="00D92917">
        <w:t xml:space="preserve"> </w:t>
      </w:r>
      <w:r>
        <w:t>and many</w:t>
      </w:r>
      <w:r w:rsidRPr="00D92917">
        <w:t xml:space="preserve"> studies have </w:t>
      </w:r>
      <w:r>
        <w:t xml:space="preserve">explored the accuracy in phantoms </w: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 </w:instrTex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DATA </w:instrText>
      </w:r>
      <w:r>
        <w:fldChar w:fldCharType="end"/>
      </w:r>
      <w:r>
        <w:fldChar w:fldCharType="separate"/>
      </w:r>
      <w:r>
        <w:rPr>
          <w:noProof/>
        </w:rPr>
        <w:t>(10-18)</w:t>
      </w:r>
      <w:r>
        <w:fldChar w:fldCharType="end"/>
      </w:r>
      <w:r>
        <w:t xml:space="preserve"> and the in vivo </w:t>
      </w:r>
      <w:r w:rsidRPr="00547F69">
        <w:t xml:space="preserve">precision </w: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 </w:instrTex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DATA </w:instrText>
      </w:r>
      <w:r w:rsidRPr="00547F69">
        <w:fldChar w:fldCharType="end"/>
      </w:r>
      <w:r w:rsidRPr="00547F69">
        <w:fldChar w:fldCharType="separate"/>
      </w:r>
      <w:r w:rsidRPr="00547F69">
        <w:rPr>
          <w:noProof/>
        </w:rPr>
        <w:t>(19-25)</w:t>
      </w:r>
      <w:r w:rsidRPr="00547F69">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r w:rsidR="00E30DFB">
        <w:t xml:space="preserve"> (52)</w:t>
      </w:r>
      <w:r>
        <w:t>.</w:t>
      </w:r>
    </w:p>
    <w:p w14:paraId="75AC1629" w14:textId="77777777" w:rsidR="00977BDA" w:rsidRDefault="00977BDA" w:rsidP="00977BDA">
      <w:pPr>
        <w:spacing w:after="120"/>
        <w:rPr>
          <w:rFonts w:cs="Arial"/>
        </w:rPr>
      </w:pPr>
      <w:r>
        <w:rPr>
          <w:rFonts w:cs="Arial"/>
        </w:rPr>
        <w:t>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impacts 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1EB1B698" w:rsidR="00977BDA" w:rsidRDefault="00977BDA" w:rsidP="00215BA8">
      <w:r>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E03578">
        <w:t>2</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4D072CCC" w:rsidR="001E0693" w:rsidRPr="00EF3662" w:rsidRDefault="001E0693" w:rsidP="00EF3662">
      <w:pPr>
        <w:pStyle w:val="BodyText"/>
        <w:rPr>
          <w:b/>
        </w:rPr>
      </w:pPr>
      <w:r w:rsidRPr="00EF3662">
        <w:rPr>
          <w:b/>
        </w:rPr>
        <w:t>Clinical Interpretation</w:t>
      </w:r>
      <w:r w:rsidR="00DB4927" w:rsidRPr="00EF3662">
        <w:rPr>
          <w:b/>
        </w:rPr>
        <w:t xml:space="preserve"> </w:t>
      </w:r>
      <w:r w:rsidR="004C16DA">
        <w:rPr>
          <w:b/>
        </w:rPr>
        <w:t xml:space="preserve">F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163DCC5A"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probability 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9A8526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probability 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0090FE0B"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probability 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4"/>
    <w:bookmarkEnd w:id="5"/>
    <w:p w14:paraId="555BB533" w14:textId="62E7476B"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4C16DA">
        <w:rPr>
          <w:b/>
        </w:rPr>
        <w:t xml:space="preserve">F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lastRenderedPageBreak/>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0CC99A96"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9"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16" w:name="_Toc482683228"/>
      <w:r>
        <w:rPr>
          <w:rStyle w:val="StyleVisiontextC000000000969D500"/>
        </w:rPr>
        <w:lastRenderedPageBreak/>
        <w:t>3</w:t>
      </w:r>
      <w:r w:rsidR="003B5586" w:rsidRPr="00D92917">
        <w:rPr>
          <w:rStyle w:val="StyleVisiontextC000000000969D500"/>
        </w:rPr>
        <w:t xml:space="preserve">. Profile </w:t>
      </w:r>
      <w:bookmarkEnd w:id="6"/>
      <w:r w:rsidR="00E715D9">
        <w:rPr>
          <w:rStyle w:val="StyleVisiontextC000000000969D500"/>
        </w:rPr>
        <w:t>Activities</w:t>
      </w:r>
      <w:bookmarkEnd w:id="16"/>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47F69" w:rsidRDefault="00DB06ED" w:rsidP="00312443">
            <w:pPr>
              <w:spacing w:before="120" w:after="120"/>
              <w:rPr>
                <w:rFonts w:cs="Arial"/>
                <w:kern w:val="24"/>
                <w:highlight w:val="yellow"/>
                <w:lang w:eastAsia="de-DE"/>
              </w:rPr>
            </w:pPr>
            <w:r w:rsidRPr="00547F69">
              <w:rPr>
                <w:rFonts w:cs="Arial"/>
                <w:kern w:val="24"/>
                <w:highlight w:val="yellow"/>
                <w:lang w:eastAsia="de-DE"/>
              </w:rPr>
              <w:t>Acquisition Device</w:t>
            </w:r>
          </w:p>
        </w:tc>
        <w:tc>
          <w:tcPr>
            <w:tcW w:w="3507" w:type="dxa"/>
          </w:tcPr>
          <w:p w14:paraId="6ACA6C90" w14:textId="1AD12F6C" w:rsidR="00DB06ED" w:rsidRPr="00547F69" w:rsidRDefault="00BA4CDB" w:rsidP="00312443">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duct Validation</w:t>
            </w:r>
          </w:p>
        </w:tc>
        <w:tc>
          <w:tcPr>
            <w:tcW w:w="1572" w:type="dxa"/>
          </w:tcPr>
          <w:p w14:paraId="72B3AF3E" w14:textId="4DC9E86E" w:rsidR="00DB06ED" w:rsidRPr="00547F69" w:rsidRDefault="00BA4CDB" w:rsidP="00312443">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Analysis Tool</w:t>
            </w:r>
          </w:p>
        </w:tc>
        <w:tc>
          <w:tcPr>
            <w:tcW w:w="3507" w:type="dxa"/>
          </w:tcPr>
          <w:p w14:paraId="16D9DDAB" w14:textId="425C0252"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duct Validation</w:t>
            </w:r>
          </w:p>
        </w:tc>
        <w:tc>
          <w:tcPr>
            <w:tcW w:w="1572" w:type="dxa"/>
          </w:tcPr>
          <w:p w14:paraId="3F19A2D1" w14:textId="6F59FB66"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47F69" w:rsidRDefault="00765859" w:rsidP="00765859">
            <w:pPr>
              <w:spacing w:before="120" w:after="120"/>
              <w:rPr>
                <w:rFonts w:cs="Arial"/>
                <w:kern w:val="24"/>
                <w:highlight w:val="yellow"/>
                <w:lang w:eastAsia="de-DE"/>
              </w:rPr>
            </w:pPr>
            <w:r w:rsidRPr="00547F69">
              <w:rPr>
                <w:rFonts w:cs="Arial"/>
                <w:kern w:val="24"/>
                <w:highlight w:val="yellow"/>
                <w:lang w:eastAsia="de-DE"/>
              </w:rPr>
              <w:t>Technologist</w:t>
            </w:r>
          </w:p>
        </w:tc>
        <w:tc>
          <w:tcPr>
            <w:tcW w:w="3507" w:type="dxa"/>
          </w:tcPr>
          <w:p w14:paraId="540FBA5A" w14:textId="59D921B5"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taff Qualification</w:t>
            </w:r>
          </w:p>
        </w:tc>
        <w:tc>
          <w:tcPr>
            <w:tcW w:w="1572" w:type="dxa"/>
          </w:tcPr>
          <w:p w14:paraId="7A6CE0AA" w14:textId="79EF154F"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2</w:t>
            </w:r>
          </w:p>
        </w:tc>
      </w:tr>
      <w:tr w:rsidR="00765859" w:rsidRPr="00403EA2" w14:paraId="4C583D89" w14:textId="77777777" w:rsidTr="00A019AD">
        <w:trPr>
          <w:cantSplit/>
          <w:trHeight w:val="391"/>
          <w:jc w:val="center"/>
        </w:trPr>
        <w:tc>
          <w:tcPr>
            <w:tcW w:w="3125" w:type="dxa"/>
            <w:vMerge/>
          </w:tcPr>
          <w:p w14:paraId="54CBDBFC" w14:textId="51B9BD59"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2BC340FE"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Handling</w:t>
            </w:r>
          </w:p>
        </w:tc>
        <w:tc>
          <w:tcPr>
            <w:tcW w:w="1572" w:type="dxa"/>
          </w:tcPr>
          <w:p w14:paraId="7CA12012" w14:textId="10013045"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062EBB00"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Data Acquisition</w:t>
            </w:r>
          </w:p>
        </w:tc>
        <w:tc>
          <w:tcPr>
            <w:tcW w:w="1572" w:type="dxa"/>
          </w:tcPr>
          <w:p w14:paraId="49C8A014" w14:textId="13840CA2"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3F0BB17F"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Data Reconstruction</w:t>
            </w:r>
          </w:p>
        </w:tc>
        <w:tc>
          <w:tcPr>
            <w:tcW w:w="1572" w:type="dxa"/>
          </w:tcPr>
          <w:p w14:paraId="3EA51E7E" w14:textId="54C54428" w:rsidR="00765859" w:rsidRPr="00547F69" w:rsidRDefault="00903B26"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7814B30D" w14:textId="2DB3730D"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Quality Assurance</w:t>
            </w:r>
          </w:p>
        </w:tc>
        <w:tc>
          <w:tcPr>
            <w:tcW w:w="1572" w:type="dxa"/>
          </w:tcPr>
          <w:p w14:paraId="4D25FB20" w14:textId="51C92961" w:rsidR="00765859" w:rsidRPr="00547F69" w:rsidRDefault="00A50C7C"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47F69" w:rsidRDefault="00765859" w:rsidP="00765859">
            <w:pPr>
              <w:spacing w:before="120" w:after="120"/>
              <w:rPr>
                <w:rFonts w:cs="Arial"/>
                <w:kern w:val="24"/>
                <w:highlight w:val="yellow"/>
                <w:lang w:eastAsia="de-DE"/>
              </w:rPr>
            </w:pPr>
            <w:r w:rsidRPr="00547F69">
              <w:rPr>
                <w:rFonts w:cs="Arial"/>
                <w:kern w:val="24"/>
                <w:highlight w:val="yellow"/>
                <w:lang w:eastAsia="de-DE"/>
              </w:rPr>
              <w:t>Radiologist</w:t>
            </w:r>
          </w:p>
          <w:p w14:paraId="03F6D1B3" w14:textId="77777777" w:rsidR="00765859" w:rsidRPr="00547F69" w:rsidRDefault="00765859" w:rsidP="00765859">
            <w:pPr>
              <w:jc w:val="center"/>
              <w:rPr>
                <w:rFonts w:cs="Arial"/>
                <w:highlight w:val="yellow"/>
                <w:lang w:eastAsia="de-DE"/>
              </w:rPr>
            </w:pPr>
          </w:p>
        </w:tc>
        <w:tc>
          <w:tcPr>
            <w:tcW w:w="3507" w:type="dxa"/>
          </w:tcPr>
          <w:p w14:paraId="73832078" w14:textId="4E5AF915"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taff Qualification</w:t>
            </w:r>
          </w:p>
        </w:tc>
        <w:tc>
          <w:tcPr>
            <w:tcW w:w="1572" w:type="dxa"/>
          </w:tcPr>
          <w:p w14:paraId="0881926F" w14:textId="49D25B95"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47F69" w:rsidRDefault="00765859" w:rsidP="00765859">
            <w:pPr>
              <w:spacing w:before="120" w:after="120"/>
              <w:rPr>
                <w:rFonts w:cs="Arial"/>
                <w:kern w:val="24"/>
                <w:highlight w:val="yellow"/>
                <w:lang w:eastAsia="de-DE"/>
              </w:rPr>
            </w:pPr>
          </w:p>
        </w:tc>
        <w:tc>
          <w:tcPr>
            <w:tcW w:w="3507" w:type="dxa"/>
          </w:tcPr>
          <w:p w14:paraId="6E302B41" w14:textId="4484F24A"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tocol Design</w:t>
            </w:r>
          </w:p>
        </w:tc>
        <w:tc>
          <w:tcPr>
            <w:tcW w:w="1572" w:type="dxa"/>
          </w:tcPr>
          <w:p w14:paraId="48F84969" w14:textId="5172157A"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47F69" w:rsidRDefault="00765859" w:rsidP="00765859">
            <w:pPr>
              <w:spacing w:before="120" w:after="120"/>
              <w:rPr>
                <w:rFonts w:cs="Arial"/>
                <w:kern w:val="24"/>
                <w:highlight w:val="yellow"/>
                <w:lang w:eastAsia="de-DE"/>
              </w:rPr>
            </w:pPr>
          </w:p>
        </w:tc>
        <w:tc>
          <w:tcPr>
            <w:tcW w:w="3507" w:type="dxa"/>
          </w:tcPr>
          <w:p w14:paraId="6524DDBD" w14:textId="13E08968"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Selection</w:t>
            </w:r>
          </w:p>
        </w:tc>
        <w:tc>
          <w:tcPr>
            <w:tcW w:w="1572" w:type="dxa"/>
          </w:tcPr>
          <w:p w14:paraId="525B90D9" w14:textId="77F8A2D9"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369389E0"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Handling</w:t>
            </w:r>
          </w:p>
        </w:tc>
        <w:tc>
          <w:tcPr>
            <w:tcW w:w="1572" w:type="dxa"/>
          </w:tcPr>
          <w:p w14:paraId="551D299F" w14:textId="0F3B4689"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6</w:t>
            </w:r>
          </w:p>
        </w:tc>
      </w:tr>
      <w:tr w:rsidR="00765859" w:rsidRPr="00403EA2" w14:paraId="015C79E7" w14:textId="77777777" w:rsidTr="00A019AD">
        <w:trPr>
          <w:cantSplit/>
          <w:trHeight w:val="391"/>
          <w:jc w:val="center"/>
        </w:trPr>
        <w:tc>
          <w:tcPr>
            <w:tcW w:w="3125" w:type="dxa"/>
            <w:vMerge w:val="restart"/>
          </w:tcPr>
          <w:p w14:paraId="5355F90C" w14:textId="29D9FA6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hysicist</w:t>
            </w:r>
          </w:p>
        </w:tc>
        <w:tc>
          <w:tcPr>
            <w:tcW w:w="3507" w:type="dxa"/>
          </w:tcPr>
          <w:p w14:paraId="244031D4" w14:textId="1593B265"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Equipment Quality Assurance</w:t>
            </w:r>
          </w:p>
        </w:tc>
        <w:tc>
          <w:tcPr>
            <w:tcW w:w="1572" w:type="dxa"/>
          </w:tcPr>
          <w:p w14:paraId="4DC45E24" w14:textId="6D1BE874"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3</w:t>
            </w:r>
          </w:p>
        </w:tc>
      </w:tr>
      <w:tr w:rsidR="00765859" w:rsidRPr="00403EA2" w14:paraId="5B1447EA" w14:textId="77777777" w:rsidTr="00A019AD">
        <w:trPr>
          <w:cantSplit/>
          <w:trHeight w:val="391"/>
          <w:jc w:val="center"/>
        </w:trPr>
        <w:tc>
          <w:tcPr>
            <w:tcW w:w="3125" w:type="dxa"/>
            <w:vMerge/>
          </w:tcPr>
          <w:p w14:paraId="053C4BF9"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753B30F2" w14:textId="36CFC861"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tocol Design</w:t>
            </w:r>
          </w:p>
        </w:tc>
        <w:tc>
          <w:tcPr>
            <w:tcW w:w="1572" w:type="dxa"/>
          </w:tcPr>
          <w:p w14:paraId="7AD1BB88" w14:textId="5C46F14D"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4</w:t>
            </w:r>
          </w:p>
        </w:tc>
      </w:tr>
      <w:tr w:rsidR="00765859" w:rsidRPr="00403EA2" w14:paraId="30533B00" w14:textId="77777777" w:rsidTr="00A019AD">
        <w:trPr>
          <w:cantSplit/>
          <w:trHeight w:val="391"/>
          <w:jc w:val="center"/>
        </w:trPr>
        <w:tc>
          <w:tcPr>
            <w:tcW w:w="3125" w:type="dxa"/>
          </w:tcPr>
          <w:p w14:paraId="5C4565D0" w14:textId="42DC5AF4"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Referring Clinician</w:t>
            </w:r>
          </w:p>
        </w:tc>
        <w:tc>
          <w:tcPr>
            <w:tcW w:w="3507" w:type="dxa"/>
          </w:tcPr>
          <w:p w14:paraId="6D5FC29D" w14:textId="32A4E7A0"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Selection</w:t>
            </w:r>
          </w:p>
        </w:tc>
        <w:tc>
          <w:tcPr>
            <w:tcW w:w="1572" w:type="dxa"/>
          </w:tcPr>
          <w:p w14:paraId="0DB9EA03" w14:textId="611C7654"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47F69" w:rsidRDefault="003D4FAD" w:rsidP="003D4FAD">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Analyst</w:t>
            </w:r>
          </w:p>
        </w:tc>
        <w:tc>
          <w:tcPr>
            <w:tcW w:w="3507" w:type="dxa"/>
          </w:tcPr>
          <w:p w14:paraId="3EEC236E" w14:textId="4B23D80A" w:rsidR="003D4FAD" w:rsidRPr="00547F69" w:rsidRDefault="003D4FAD" w:rsidP="003D4FAD">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taff Qualification</w:t>
            </w:r>
          </w:p>
        </w:tc>
        <w:tc>
          <w:tcPr>
            <w:tcW w:w="1572" w:type="dxa"/>
          </w:tcPr>
          <w:p w14:paraId="04180CCE" w14:textId="3923D538" w:rsidR="003D4FAD" w:rsidRPr="00547F69" w:rsidRDefault="003D4FAD" w:rsidP="003D4FAD">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2</w:t>
            </w:r>
          </w:p>
        </w:tc>
      </w:tr>
      <w:tr w:rsidR="00A50C7C" w:rsidRPr="00403EA2" w14:paraId="69C77292" w14:textId="77777777" w:rsidTr="00A019AD">
        <w:trPr>
          <w:cantSplit/>
          <w:trHeight w:val="391"/>
          <w:jc w:val="center"/>
        </w:trPr>
        <w:tc>
          <w:tcPr>
            <w:tcW w:w="3125" w:type="dxa"/>
            <w:vMerge/>
          </w:tcPr>
          <w:p w14:paraId="2736E77C" w14:textId="77777777" w:rsidR="00A50C7C" w:rsidRPr="00547F69" w:rsidRDefault="00A50C7C" w:rsidP="00A50C7C">
            <w:pPr>
              <w:widowControl/>
              <w:autoSpaceDE/>
              <w:autoSpaceDN/>
              <w:adjustRightInd/>
              <w:spacing w:before="120" w:after="120"/>
              <w:rPr>
                <w:rFonts w:cs="Arial"/>
                <w:kern w:val="24"/>
                <w:highlight w:val="yellow"/>
                <w:lang w:eastAsia="de-DE"/>
              </w:rPr>
            </w:pPr>
          </w:p>
        </w:tc>
        <w:tc>
          <w:tcPr>
            <w:tcW w:w="3507" w:type="dxa"/>
          </w:tcPr>
          <w:p w14:paraId="005B3540" w14:textId="4BED0274" w:rsidR="00A50C7C" w:rsidRPr="00547F69" w:rsidRDefault="00A50C7C" w:rsidP="00A50C7C">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Quality Assurance</w:t>
            </w:r>
          </w:p>
        </w:tc>
        <w:tc>
          <w:tcPr>
            <w:tcW w:w="1572" w:type="dxa"/>
          </w:tcPr>
          <w:p w14:paraId="46168A61" w14:textId="5E83ED36" w:rsidR="00A50C7C" w:rsidRPr="00547F69" w:rsidRDefault="00A50C7C" w:rsidP="00A50C7C">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25383FC6" w14:textId="6F3192B9"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Analysis</w:t>
            </w:r>
          </w:p>
        </w:tc>
        <w:tc>
          <w:tcPr>
            <w:tcW w:w="1572" w:type="dxa"/>
          </w:tcPr>
          <w:p w14:paraId="79F3597B" w14:textId="3B41976B" w:rsidR="00765859" w:rsidRPr="00547F69" w:rsidRDefault="00503F88"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w:t>
      </w:r>
      <w:r>
        <w:lastRenderedPageBreak/>
        <w:t xml:space="preserve">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2C2D4674"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compliance 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87765C" w:rsidRDefault="0087765C">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87765C" w:rsidRDefault="0087765C">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87765C" w:rsidRDefault="0087765C">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87765C" w:rsidRDefault="0087765C">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87765C" w:rsidRDefault="0087765C">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87765C" w:rsidRDefault="0087765C">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87765C" w:rsidRDefault="0087765C">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87765C" w:rsidRDefault="0087765C">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87765C" w:rsidRDefault="0087765C">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87765C" w:rsidRDefault="0087765C">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87765C" w:rsidRDefault="0087765C">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87765C" w:rsidRDefault="0087765C">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87765C" w:rsidRDefault="0087765C"/>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87765C" w:rsidRDefault="0087765C">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87765C" w:rsidRDefault="0087765C">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87765C" w:rsidRDefault="0087765C">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87765C" w:rsidRDefault="0087765C">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87765C" w:rsidRDefault="0087765C">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87765C" w:rsidRDefault="0087765C">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87765C" w:rsidRDefault="0087765C">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87765C" w:rsidRDefault="0087765C">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87765C" w:rsidRDefault="0087765C">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87765C" w:rsidRDefault="0087765C">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87765C" w:rsidRDefault="0087765C">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87765C" w:rsidRDefault="0087765C">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87765C" w:rsidRDefault="0087765C">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87765C" w:rsidRDefault="0087765C">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87765C" w:rsidRDefault="0087765C">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87765C" w:rsidRDefault="0087765C">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87765C" w:rsidRDefault="0087765C">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87765C" w:rsidRDefault="0087765C">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87765C" w:rsidRDefault="0087765C">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87765C" w:rsidRDefault="0087765C">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87765C" w:rsidRDefault="0087765C">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87765C" w:rsidRDefault="0087765C">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87765C" w:rsidRDefault="0087765C">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87765C" w:rsidRDefault="0087765C">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87765C" w:rsidRDefault="0087765C">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87765C" w:rsidRDefault="0087765C">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87765C" w:rsidRDefault="0087765C">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87765C" w:rsidRDefault="0087765C">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87765C" w:rsidRDefault="0087765C">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87765C" w:rsidRDefault="0087765C">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87765C" w:rsidRDefault="0087765C">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87765C" w:rsidRDefault="0087765C">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87765C" w:rsidRDefault="0087765C">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87765C" w:rsidRDefault="0087765C">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87765C" w:rsidRDefault="0087765C">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87765C" w:rsidRDefault="0087765C">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1"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87765C" w:rsidRDefault="0087765C">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87765C" w:rsidRDefault="0087765C"/>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87765C" w:rsidRDefault="0087765C">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87765C" w:rsidRDefault="0087765C">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87765C" w:rsidRDefault="0087765C">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87765C" w:rsidRDefault="0087765C">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87765C" w:rsidRDefault="0087765C">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87765C" w:rsidRDefault="0087765C">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87765C" w:rsidRDefault="0087765C">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87765C" w:rsidRDefault="0087765C">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87765C" w:rsidRDefault="0087765C">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87765C" w:rsidRDefault="0087765C">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87765C" w:rsidRDefault="0087765C">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87765C" w:rsidRDefault="0087765C">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87765C" w:rsidRDefault="0087765C">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87765C" w:rsidRDefault="0087765C">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87765C" w:rsidRDefault="0087765C">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87765C" w:rsidRDefault="0087765C">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87765C" w:rsidRDefault="0087765C">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87765C" w:rsidRDefault="0087765C">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87765C" w:rsidRDefault="0087765C">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87765C" w:rsidRDefault="0087765C">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87765C" w:rsidRDefault="0087765C">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87765C" w:rsidRDefault="0087765C">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87765C" w:rsidRDefault="0087765C">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87765C" w:rsidRDefault="0087765C">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87765C" w:rsidRDefault="0087765C">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87765C" w:rsidRDefault="0087765C">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87765C" w:rsidRDefault="0087765C">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87765C" w:rsidRDefault="0087765C">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87765C" w:rsidRDefault="0087765C">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AF58AF">
        <w:fldChar w:fldCharType="begin"/>
      </w:r>
      <w:r w:rsidR="00AF58AF">
        <w:instrText xml:space="preserve"> SEQ Figure \* ARABIC </w:instrText>
      </w:r>
      <w:r w:rsidR="00AF58AF">
        <w:fldChar w:fldCharType="separate"/>
      </w:r>
      <w:r w:rsidR="000B22D2">
        <w:rPr>
          <w:noProof/>
        </w:rPr>
        <w:t>1</w:t>
      </w:r>
      <w:r w:rsidR="00AF58AF">
        <w:rPr>
          <w:noProof/>
        </w:rPr>
        <w:fldChar w:fldCharType="end"/>
      </w:r>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lastRenderedPageBreak/>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17"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18" w:name="_Toc462669719"/>
      <w:bookmarkStart w:id="19" w:name="_Toc482683229"/>
      <w:r>
        <w:rPr>
          <w:rStyle w:val="StyleVisiontextC00000000096B03D0"/>
        </w:rPr>
        <w:t>3.1. Product Validation</w:t>
      </w:r>
      <w:bookmarkEnd w:id="18"/>
      <w:bookmarkEnd w:id="19"/>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20" w:name="_Toc462669720"/>
      <w:r w:rsidRPr="00E63048">
        <w:rPr>
          <w:rStyle w:val="SubtleReference"/>
          <w:smallCaps w:val="0"/>
          <w:color w:val="auto"/>
        </w:rPr>
        <w:t>3.1.1 Discussion</w:t>
      </w:r>
      <w:bookmarkEnd w:id="20"/>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2B7E66F"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 xml:space="preserve">des adequate z-axis resolution. Scanners with fewer than 16 detectors and pitch high enough to allow the entire lung to be scanned in a single breath hold may result in Z-axis resolution that is inadequate for nodule volumetry in some patients </w:t>
      </w:r>
      <w:r w:rsidR="0015225E">
        <w:rPr>
          <w:rStyle w:val="StyleVisionparagraphC0000000009736A60-contentC0000000009731CD0"/>
          <w:i w:val="0"/>
          <w:color w:val="auto"/>
        </w:rPr>
        <w:t>(52)</w:t>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Published investigations have demonstrated the accuracy of CT nodule volumetry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21" w:name="_Toc462669721"/>
      <w:r>
        <w:lastRenderedPageBreak/>
        <w:t>3.1</w:t>
      </w:r>
      <w:r w:rsidRPr="00743D40">
        <w:t>.2 Specification</w:t>
      </w:r>
      <w:bookmarkEnd w:id="21"/>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84"/>
        <w:gridCol w:w="1552"/>
        <w:gridCol w:w="7664"/>
      </w:tblGrid>
      <w:tr w:rsidR="00E63048" w:rsidRPr="00743D40" w14:paraId="0B21D867" w14:textId="77777777" w:rsidTr="00A50C7C">
        <w:trPr>
          <w:tblHeader/>
          <w:tblCellSpacing w:w="7" w:type="dxa"/>
        </w:trPr>
        <w:tc>
          <w:tcPr>
            <w:tcW w:w="1563"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538"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7643"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A50C7C">
        <w:trPr>
          <w:tblCellSpacing w:w="7" w:type="dxa"/>
        </w:trPr>
        <w:tc>
          <w:tcPr>
            <w:tcW w:w="1563" w:type="dxa"/>
            <w:vMerge w:val="restart"/>
            <w:vAlign w:val="center"/>
          </w:tcPr>
          <w:p w14:paraId="2C779580" w14:textId="77777777" w:rsidR="00E63048" w:rsidRDefault="00E63048" w:rsidP="00A50C7C">
            <w:r w:rsidRPr="00575608">
              <w:t>Acquisition Protocol</w:t>
            </w:r>
          </w:p>
        </w:tc>
        <w:tc>
          <w:tcPr>
            <w:tcW w:w="1538"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7643"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A50C7C">
        <w:trPr>
          <w:tblCellSpacing w:w="7" w:type="dxa"/>
        </w:trPr>
        <w:tc>
          <w:tcPr>
            <w:tcW w:w="1563" w:type="dxa"/>
            <w:vMerge/>
            <w:vAlign w:val="center"/>
          </w:tcPr>
          <w:p w14:paraId="772F6B16" w14:textId="77777777" w:rsidR="00840486" w:rsidRPr="00575608" w:rsidRDefault="00840486" w:rsidP="00840486"/>
        </w:tc>
        <w:tc>
          <w:tcPr>
            <w:tcW w:w="1538"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7643"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0E2126" w:rsidRPr="00743D40" w14:paraId="4B23E895" w14:textId="77777777" w:rsidTr="00A50C7C">
        <w:trPr>
          <w:tblCellSpacing w:w="7" w:type="dxa"/>
        </w:trPr>
        <w:tc>
          <w:tcPr>
            <w:tcW w:w="1563" w:type="dxa"/>
            <w:vAlign w:val="center"/>
          </w:tcPr>
          <w:p w14:paraId="15E67284" w14:textId="6229BAF1" w:rsidR="000E2126" w:rsidRDefault="000E2126" w:rsidP="00840486">
            <w:r>
              <w:t>Acquisition Consistency</w:t>
            </w:r>
          </w:p>
        </w:tc>
        <w:tc>
          <w:tcPr>
            <w:tcW w:w="1538" w:type="dxa"/>
            <w:vAlign w:val="center"/>
          </w:tcPr>
          <w:p w14:paraId="7FD60818" w14:textId="77777777" w:rsidR="000E2126" w:rsidRDefault="000E2126" w:rsidP="00840486">
            <w:pPr>
              <w:jc w:val="center"/>
              <w:rPr>
                <w:rStyle w:val="StyleVisiontablecellC00000000097372A0-contentC0000000009732010"/>
                <w:i w:val="0"/>
                <w:color w:val="auto"/>
              </w:rPr>
            </w:pPr>
            <w:r>
              <w:rPr>
                <w:rStyle w:val="StyleVisiontablecellC00000000097372A0-contentC0000000009732010"/>
                <w:i w:val="0"/>
                <w:color w:val="auto"/>
              </w:rPr>
              <w:t>Acquisition</w:t>
            </w:r>
          </w:p>
          <w:p w14:paraId="44C3E115" w14:textId="794EEAF2" w:rsidR="000E2126" w:rsidRPr="00683771" w:rsidRDefault="000E2126" w:rsidP="00840486">
            <w:pPr>
              <w:jc w:val="center"/>
              <w:rPr>
                <w:rStyle w:val="StyleVisiontablecellC00000000097372A0-contentC0000000009732010"/>
                <w:i w:val="0"/>
                <w:color w:val="auto"/>
              </w:rPr>
            </w:pPr>
            <w:r>
              <w:rPr>
                <w:rStyle w:val="StyleVisiontablecellC00000000097372A0-contentC0000000009732010"/>
                <w:i w:val="0"/>
                <w:color w:val="auto"/>
              </w:rPr>
              <w:t>Device</w:t>
            </w:r>
          </w:p>
        </w:tc>
        <w:tc>
          <w:tcPr>
            <w:tcW w:w="7643" w:type="dxa"/>
            <w:vAlign w:val="center"/>
          </w:tcPr>
          <w:p w14:paraId="299EC623" w14:textId="421B7E22" w:rsidR="000E2126" w:rsidRDefault="000E2126" w:rsidP="008860D4">
            <w:pPr>
              <w:rPr>
                <w:rStyle w:val="StyleVisiontablecellC00000000097372A0-contentC0000000009732010"/>
                <w:i w:val="0"/>
                <w:color w:val="auto"/>
              </w:rPr>
            </w:pPr>
            <w:r>
              <w:rPr>
                <w:rStyle w:val="StyleVisiontablecellC00000000097372A0-contentC0000000009732010"/>
                <w:i w:val="0"/>
                <w:color w:val="auto"/>
              </w:rPr>
              <w:t>The same compliant scanner and acquisition protocol shall be used at all acquisition time points.</w:t>
            </w:r>
          </w:p>
        </w:tc>
      </w:tr>
      <w:tr w:rsidR="000E2126" w:rsidRPr="00743D40" w14:paraId="6CAD77BB" w14:textId="77777777" w:rsidTr="00A50C7C">
        <w:trPr>
          <w:tblCellSpacing w:w="7" w:type="dxa"/>
        </w:trPr>
        <w:tc>
          <w:tcPr>
            <w:tcW w:w="1563" w:type="dxa"/>
            <w:vAlign w:val="center"/>
          </w:tcPr>
          <w:p w14:paraId="2C4E349B" w14:textId="69D37B9C" w:rsidR="000E2126" w:rsidRDefault="000E2126" w:rsidP="00840486">
            <w:r>
              <w:t>Reading Consistency</w:t>
            </w:r>
          </w:p>
        </w:tc>
        <w:tc>
          <w:tcPr>
            <w:tcW w:w="1538" w:type="dxa"/>
            <w:vAlign w:val="center"/>
          </w:tcPr>
          <w:p w14:paraId="4F44EB1C" w14:textId="189F7BE0" w:rsidR="000E2126" w:rsidRDefault="000E2126" w:rsidP="00840486">
            <w:pPr>
              <w:jc w:val="center"/>
              <w:rPr>
                <w:rStyle w:val="StyleVisiontablecellC00000000097372A0-contentC0000000009732010"/>
                <w:i w:val="0"/>
                <w:color w:val="auto"/>
              </w:rPr>
            </w:pPr>
            <w:r>
              <w:rPr>
                <w:rStyle w:val="StyleVisiontablecellC00000000097372A0-contentC0000000009732010"/>
                <w:i w:val="0"/>
                <w:color w:val="auto"/>
              </w:rPr>
              <w:t>Image Analysis Tool &amp; Radiologist</w:t>
            </w:r>
          </w:p>
        </w:tc>
        <w:tc>
          <w:tcPr>
            <w:tcW w:w="7643" w:type="dxa"/>
            <w:vAlign w:val="center"/>
          </w:tcPr>
          <w:p w14:paraId="21FC71FB" w14:textId="4282C154" w:rsidR="000E2126" w:rsidRDefault="000E2126" w:rsidP="008860D4">
            <w:pPr>
              <w:rPr>
                <w:rStyle w:val="StyleVisiontablecellC00000000097372A0-contentC0000000009732010"/>
                <w:i w:val="0"/>
                <w:color w:val="auto"/>
              </w:rPr>
            </w:pPr>
            <w:r>
              <w:rPr>
                <w:rStyle w:val="StyleVisiontablecellC00000000097372A0-contentC0000000009732010"/>
                <w:i w:val="0"/>
                <w:color w:val="auto"/>
              </w:rPr>
              <w:t>The same compliant image analysis tool shall be used by the same radiologist at all analysis time points.</w:t>
            </w:r>
          </w:p>
        </w:tc>
      </w:tr>
      <w:tr w:rsidR="00840486" w:rsidRPr="00743D40" w14:paraId="7E5AC026" w14:textId="77777777" w:rsidTr="00A50C7C">
        <w:trPr>
          <w:tblCellSpacing w:w="7" w:type="dxa"/>
        </w:trPr>
        <w:tc>
          <w:tcPr>
            <w:tcW w:w="1563" w:type="dxa"/>
            <w:vAlign w:val="center"/>
          </w:tcPr>
          <w:p w14:paraId="20A84ADF" w14:textId="413DA967" w:rsidR="00840486" w:rsidRPr="00575608" w:rsidRDefault="00840486" w:rsidP="00840486">
            <w:r>
              <w:t>Number of Detector</w:t>
            </w:r>
            <w:r w:rsidR="008860D4">
              <w:t xml:space="preserve"> Row</w:t>
            </w:r>
            <w:r>
              <w:t>s</w:t>
            </w:r>
          </w:p>
        </w:tc>
        <w:tc>
          <w:tcPr>
            <w:tcW w:w="1538" w:type="dxa"/>
            <w:vAlign w:val="center"/>
          </w:tcPr>
          <w:p w14:paraId="734D1A7C" w14:textId="0D172D85" w:rsidR="00840486" w:rsidRPr="0068377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7643" w:type="dxa"/>
            <w:vAlign w:val="center"/>
          </w:tcPr>
          <w:p w14:paraId="6FFE0034" w14:textId="06377B89" w:rsidR="00840486" w:rsidRPr="00840486" w:rsidRDefault="00840486" w:rsidP="008860D4">
            <w:pPr>
              <w:rPr>
                <w:rStyle w:val="StyleVisiontablecellC00000000097372A0-contentC0000000009732010"/>
                <w:i w:val="0"/>
                <w:color w:val="auto"/>
              </w:rPr>
            </w:pPr>
            <w:r>
              <w:rPr>
                <w:rStyle w:val="StyleVisiontablecellC00000000097372A0-contentC0000000009732010"/>
                <w:i w:val="0"/>
                <w:color w:val="auto"/>
              </w:rPr>
              <w:t xml:space="preserve">Shall have 16 or </w:t>
            </w:r>
            <w:r w:rsidR="008860D4">
              <w:rPr>
                <w:rStyle w:val="StyleVisiontablecellC00000000097372A0-contentC0000000009732010"/>
                <w:i w:val="0"/>
                <w:color w:val="auto"/>
              </w:rPr>
              <w:t>more detector rows</w:t>
            </w:r>
            <w:r>
              <w:rPr>
                <w:rStyle w:val="StyleVisiontablecellC00000000097372A0-contentC0000000009732010"/>
                <w:i w:val="0"/>
                <w:color w:val="auto"/>
              </w:rPr>
              <w:t>.</w:t>
            </w:r>
          </w:p>
        </w:tc>
      </w:tr>
      <w:tr w:rsidR="00840486" w:rsidRPr="00743D40" w14:paraId="79546024" w14:textId="77777777" w:rsidTr="00A50C7C">
        <w:trPr>
          <w:tblCellSpacing w:w="7" w:type="dxa"/>
        </w:trPr>
        <w:tc>
          <w:tcPr>
            <w:tcW w:w="1563" w:type="dxa"/>
            <w:vAlign w:val="center"/>
          </w:tcPr>
          <w:p w14:paraId="6B9C550A" w14:textId="77777777" w:rsidR="00840486" w:rsidRDefault="00840486" w:rsidP="00840486">
            <w:r w:rsidRPr="009D0891">
              <w:rPr>
                <w:rStyle w:val="StyleVisioncontentC0000000009821550"/>
                <w:i w:val="0"/>
                <w:color w:val="auto"/>
              </w:rPr>
              <w:t>Image Header</w:t>
            </w:r>
          </w:p>
        </w:tc>
        <w:tc>
          <w:tcPr>
            <w:tcW w:w="1538" w:type="dxa"/>
            <w:vAlign w:val="center"/>
          </w:tcPr>
          <w:p w14:paraId="677762A2" w14:textId="77777777" w:rsidR="00840486" w:rsidRDefault="00840486" w:rsidP="00840486">
            <w:pPr>
              <w:jc w:val="center"/>
            </w:pPr>
            <w:r w:rsidRPr="009D0891">
              <w:t>Acquisition Device</w:t>
            </w:r>
          </w:p>
        </w:tc>
        <w:tc>
          <w:tcPr>
            <w:tcW w:w="7643" w:type="dxa"/>
            <w:vAlign w:val="center"/>
          </w:tcPr>
          <w:p w14:paraId="6A0FC062" w14:textId="7367EFE4" w:rsidR="00840486" w:rsidRPr="00840486" w:rsidRDefault="00840486" w:rsidP="00840486">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03F88" w:rsidRPr="00743D40" w14:paraId="2985E111" w14:textId="77777777" w:rsidTr="00A50C7C">
        <w:trPr>
          <w:tblCellSpacing w:w="7" w:type="dxa"/>
        </w:trPr>
        <w:tc>
          <w:tcPr>
            <w:tcW w:w="1563" w:type="dxa"/>
            <w:vAlign w:val="center"/>
          </w:tcPr>
          <w:p w14:paraId="75E14206" w14:textId="60EB827B" w:rsidR="00503F88" w:rsidRDefault="00503F88" w:rsidP="00503F88">
            <w:pPr>
              <w:rPr>
                <w:rStyle w:val="StyleVisioncontentC0000000009821550"/>
                <w:i w:val="0"/>
                <w:color w:val="auto"/>
              </w:rPr>
            </w:pPr>
            <w:r w:rsidRPr="00C07E3A">
              <w:rPr>
                <w:rStyle w:val="StyleVisiontablecellC0000000009814140-contentC00000000098201D0"/>
                <w:i w:val="0"/>
                <w:color w:val="auto"/>
              </w:rPr>
              <w:t>Reading Paradigm</w:t>
            </w:r>
          </w:p>
        </w:tc>
        <w:tc>
          <w:tcPr>
            <w:tcW w:w="1538" w:type="dxa"/>
            <w:vAlign w:val="center"/>
          </w:tcPr>
          <w:p w14:paraId="5DAEE22E" w14:textId="45F99973" w:rsidR="00503F88" w:rsidRDefault="00503F88" w:rsidP="00503F88">
            <w:pPr>
              <w:jc w:val="center"/>
            </w:pPr>
            <w:r w:rsidRPr="00C07E3A">
              <w:rPr>
                <w:rStyle w:val="StyleVisiontablecellC0000000009814140-contentC00000000098201D0"/>
                <w:i w:val="0"/>
                <w:color w:val="auto"/>
              </w:rPr>
              <w:t xml:space="preserve">Image Analysis </w:t>
            </w:r>
            <w:r>
              <w:rPr>
                <w:rStyle w:val="StyleVisioncontentC0000000009821550"/>
                <w:i w:val="0"/>
                <w:color w:val="auto"/>
              </w:rPr>
              <w:t>Tool</w:t>
            </w:r>
          </w:p>
        </w:tc>
        <w:tc>
          <w:tcPr>
            <w:tcW w:w="7643" w:type="dxa"/>
            <w:vAlign w:val="center"/>
          </w:tcPr>
          <w:p w14:paraId="1927DE3F" w14:textId="1380B8C8" w:rsidR="00503F88" w:rsidRPr="00E63048" w:rsidRDefault="00503F88" w:rsidP="00503F88">
            <w:pPr>
              <w:rPr>
                <w:i/>
              </w:rPr>
            </w:pPr>
            <w:r>
              <w:rPr>
                <w:rStyle w:val="StyleVisiontablecellC0000000009814140-contentC00000000098201D0"/>
                <w:i w:val="0"/>
                <w:color w:val="auto"/>
              </w:rPr>
              <w:t xml:space="preserve">Shall present </w:t>
            </w:r>
            <w:r w:rsidRPr="00C07E3A">
              <w:rPr>
                <w:rStyle w:val="StyleVisiontablecellC0000000009814140-contentC00000000098201D0"/>
                <w:i w:val="0"/>
                <w:color w:val="auto"/>
              </w:rPr>
              <w:t>Images from both time points side-by-side for comparison.</w:t>
            </w:r>
          </w:p>
        </w:tc>
      </w:tr>
      <w:tr w:rsidR="00503F88" w:rsidRPr="00743D40" w14:paraId="0557137B" w14:textId="77777777" w:rsidTr="00A50C7C">
        <w:trPr>
          <w:tblCellSpacing w:w="7" w:type="dxa"/>
        </w:trPr>
        <w:tc>
          <w:tcPr>
            <w:tcW w:w="1563" w:type="dxa"/>
            <w:vAlign w:val="center"/>
          </w:tcPr>
          <w:p w14:paraId="4D2E1E61" w14:textId="4C3D88A1" w:rsidR="00503F88" w:rsidRDefault="00503F88" w:rsidP="00503F88">
            <w:pPr>
              <w:rPr>
                <w:rStyle w:val="StyleVisioncontentC0000000009821550"/>
                <w:i w:val="0"/>
                <w:color w:val="auto"/>
              </w:rPr>
            </w:pPr>
            <w:r>
              <w:rPr>
                <w:rStyle w:val="StyleVisiontablecellC0000000009814140-contentC00000000098201D0"/>
                <w:i w:val="0"/>
                <w:color w:val="auto"/>
              </w:rPr>
              <w:t>Change Calculation</w:t>
            </w:r>
          </w:p>
        </w:tc>
        <w:tc>
          <w:tcPr>
            <w:tcW w:w="1538" w:type="dxa"/>
            <w:vAlign w:val="center"/>
          </w:tcPr>
          <w:p w14:paraId="7D5047E0" w14:textId="6FAF5643" w:rsidR="00503F88" w:rsidRDefault="00503F88" w:rsidP="00503F88">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7643" w:type="dxa"/>
            <w:vAlign w:val="center"/>
          </w:tcPr>
          <w:p w14:paraId="0BE25803" w14:textId="348D3703" w:rsidR="00503F88" w:rsidRPr="00E63048" w:rsidRDefault="00503F88" w:rsidP="00503F88">
            <w:pPr>
              <w:rPr>
                <w:i/>
              </w:rPr>
            </w:pPr>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w:t>
            </w:r>
          </w:p>
        </w:tc>
      </w:tr>
      <w:tr w:rsidR="00840486" w:rsidRPr="00743D40" w14:paraId="76CE01DC" w14:textId="77777777" w:rsidTr="00A50C7C">
        <w:trPr>
          <w:tblCellSpacing w:w="7" w:type="dxa"/>
        </w:trPr>
        <w:tc>
          <w:tcPr>
            <w:tcW w:w="1563" w:type="dxa"/>
            <w:vAlign w:val="center"/>
          </w:tcPr>
          <w:p w14:paraId="150FF5D8" w14:textId="732475C0" w:rsidR="00840486" w:rsidRDefault="00034E85" w:rsidP="00840486">
            <w:pPr>
              <w:rPr>
                <w:rStyle w:val="StyleVisioncontentC0000000009821550"/>
                <w:i w:val="0"/>
                <w:color w:val="auto"/>
              </w:rPr>
            </w:pPr>
            <w:r>
              <w:rPr>
                <w:rStyle w:val="StyleVisioncontentC0000000009821550"/>
                <w:i w:val="0"/>
                <w:color w:val="auto"/>
              </w:rPr>
              <w:t>Scientific Validation</w:t>
            </w:r>
          </w:p>
        </w:tc>
        <w:tc>
          <w:tcPr>
            <w:tcW w:w="1538" w:type="dxa"/>
            <w:vAlign w:val="center"/>
          </w:tcPr>
          <w:p w14:paraId="20572993" w14:textId="37157FFE" w:rsidR="00840486" w:rsidRDefault="00034E85" w:rsidP="00840486">
            <w:pPr>
              <w:jc w:val="center"/>
            </w:pPr>
            <w:r w:rsidRPr="00034E85">
              <w:t>Image Analysis Tool</w:t>
            </w:r>
          </w:p>
        </w:tc>
        <w:tc>
          <w:tcPr>
            <w:tcW w:w="7643" w:type="dxa"/>
            <w:vAlign w:val="center"/>
          </w:tcPr>
          <w:p w14:paraId="4AE2B887" w14:textId="7B9CE75A" w:rsidR="00034E85" w:rsidRPr="00034E85" w:rsidRDefault="00034E85" w:rsidP="00840486">
            <w:r>
              <w:t>S</w:t>
            </w:r>
            <w:r w:rsidRPr="00034E85">
              <w:t xml:space="preserve">hall have appropriate scientific validation, including the properties of </w:t>
            </w:r>
            <w:r w:rsidRPr="00547F69">
              <w:t xml:space="preserve">measurement </w:t>
            </w:r>
            <w:r w:rsidR="005B3C55" w:rsidRPr="00547F69">
              <w:t>linearity,</w:t>
            </w:r>
            <w:r w:rsidR="005B3C55">
              <w:t xml:space="preserve"> </w:t>
            </w:r>
            <w:r w:rsidR="002B56A6">
              <w:t>coefficient of variation</w:t>
            </w:r>
            <w:r w:rsidR="005B3C55">
              <w:t>,</w:t>
            </w:r>
            <w:r w:rsidR="002B56A6" w:rsidRPr="00034E85">
              <w:t xml:space="preserve"> </w:t>
            </w:r>
            <w:r w:rsidRPr="00034E85">
              <w:t>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2" w:name="_Toc462669722"/>
      <w:bookmarkStart w:id="23" w:name="_Toc482683230"/>
      <w:r>
        <w:rPr>
          <w:rStyle w:val="StyleVisiontextC00000000096B03D0"/>
        </w:rPr>
        <w:t>3.2. Staff Qualification</w:t>
      </w:r>
      <w:bookmarkEnd w:id="22"/>
      <w:bookmarkEnd w:id="23"/>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4" w:name="_Toc462669723"/>
      <w:r w:rsidRPr="00E63048">
        <w:rPr>
          <w:rStyle w:val="SubtleReference"/>
          <w:smallCaps w:val="0"/>
          <w:color w:val="auto"/>
        </w:rPr>
        <w:t>3.2.1 Discussion</w:t>
      </w:r>
      <w:bookmarkEnd w:id="24"/>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25" w:name="_Toc462669724"/>
      <w:r>
        <w:lastRenderedPageBreak/>
        <w:t>3.2</w:t>
      </w:r>
      <w:r w:rsidRPr="00743D40">
        <w:t>.2 Specification</w:t>
      </w:r>
      <w:bookmarkEnd w:id="2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504A77EA" w14:textId="62566A6F" w:rsidR="00E63048" w:rsidRPr="00D92917" w:rsidRDefault="00B61287" w:rsidP="007478D1">
            <w:pPr>
              <w:rPr>
                <w:rStyle w:val="StyleVisiontablecellC0000000009814140-contentC00000000098201D0"/>
                <w:i w:val="0"/>
                <w:color w:val="auto"/>
              </w:rPr>
            </w:pPr>
            <w:r>
              <w:rPr>
                <w:rStyle w:val="StyleVisiontablecellC0000000009814140-contentC00000000098201D0"/>
                <w:i w:val="0"/>
                <w:color w:val="auto"/>
              </w:rPr>
              <w:t>See</w:t>
            </w:r>
            <w:r w:rsidR="007478D1">
              <w:rPr>
                <w:rStyle w:val="StyleVisiontablecellC0000000009814140-contentC00000000098201D0"/>
                <w:i w:val="0"/>
                <w:color w:val="auto"/>
              </w:rPr>
              <w:t>:</w:t>
            </w:r>
            <w:r w:rsidR="00E63048" w:rsidRPr="00E63048">
              <w:rPr>
                <w:rStyle w:val="StyleVisiontablecellC0000000009814140-contentC00000000098201D0"/>
                <w:i w:val="0"/>
                <w:color w:val="auto"/>
              </w:rPr>
              <w:t>http://www.acr.org/~/media/ACR/Document</w:t>
            </w:r>
            <w:r>
              <w:rPr>
                <w:rStyle w:val="StyleVisiontablecellC0000000009814140-contentC00000000098201D0"/>
                <w:i w:val="0"/>
                <w:color w:val="auto"/>
              </w:rPr>
              <w:t>s/Accreditation/CT/Requirements</w:t>
            </w: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769DA31C" w14:textId="7B280EB6" w:rsidR="00E63048" w:rsidRDefault="007478D1" w:rsidP="00E63048">
            <w:pPr>
              <w:rPr>
                <w:rStyle w:val="StyleVisiontablecellC0000000009814140-contentC00000000098201D0"/>
                <w:i w:val="0"/>
                <w:color w:val="auto"/>
              </w:rPr>
            </w:pPr>
            <w:r>
              <w:rPr>
                <w:rStyle w:val="StyleVisiontablecellC0000000009814140-contentC00000000098201D0"/>
                <w:i w:val="0"/>
                <w:color w:val="auto"/>
              </w:rPr>
              <w:t>See:</w:t>
            </w:r>
            <w:r w:rsidR="00E63048" w:rsidRPr="00E63048">
              <w:rPr>
                <w:rStyle w:val="StyleVisiontablecellC0000000009814140-contentC00000000098201D0"/>
                <w:i w:val="0"/>
                <w:color w:val="auto"/>
              </w:rPr>
              <w:t>http://www.acr.org/~/media/ACR/Document</w:t>
            </w:r>
            <w:r w:rsidR="00B61287">
              <w:rPr>
                <w:rStyle w:val="StyleVisiontablecellC0000000009814140-contentC00000000098201D0"/>
                <w:i w:val="0"/>
                <w:color w:val="auto"/>
              </w:rPr>
              <w:t>s/Accreditation/CT/Requirements</w:t>
            </w: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26" w:name="_Toc438038785"/>
      <w:bookmarkStart w:id="27" w:name="_Toc482683231"/>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26"/>
      <w:r w:rsidR="00DB06ED">
        <w:t>ssurance</w:t>
      </w:r>
      <w:bookmarkEnd w:id="27"/>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28" w:name="_Toc438038786"/>
      <w:r w:rsidRPr="00BC0B87">
        <w:t>3.3.1 Discussion</w:t>
      </w:r>
      <w:bookmarkEnd w:id="28"/>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7777777"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hyperlink r:id="rId12" w:history="1">
        <w:r w:rsidRPr="00620E3D">
          <w:rPr>
            <w:rStyle w:val="Hyperlink"/>
          </w:rPr>
          <w:t>http://www.acr.org/~/media/ACR/Documents/Accreditation/CT/Requirements</w:t>
        </w:r>
      </w:hyperlink>
      <w:r>
        <w:t xml:space="preserve">),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w:t>
      </w:r>
      <w:r>
        <w:lastRenderedPageBreak/>
        <w:t>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volumetry in lung cancer screening will be addressed in subsequent versions of this Profile.</w:t>
      </w:r>
    </w:p>
    <w:p w14:paraId="1EF12586" w14:textId="09A9088A" w:rsidR="00F05EAD" w:rsidRPr="00BC0B87" w:rsidRDefault="00F05EAD">
      <w:pPr>
        <w:pStyle w:val="Heading3"/>
      </w:pPr>
      <w:r>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61"/>
        <w:gridCol w:w="8368"/>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4A8EFFF9" w:rsidR="0048772B" w:rsidRPr="004A1F89" w:rsidRDefault="00A41444" w:rsidP="0048772B">
            <w:r>
              <w:t xml:space="preserve">See </w:t>
            </w:r>
            <w:r w:rsidR="0048772B" w:rsidRPr="0048772B">
              <w:t>http://www.acr.org/~/media/ACR/Documents/Accreditatio</w:t>
            </w:r>
            <w:r>
              <w:t>n/CT/Requirements</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29" w:name="_Toc462669728"/>
      <w:bookmarkStart w:id="30" w:name="_Toc482683232"/>
      <w:r>
        <w:rPr>
          <w:rStyle w:val="StyleVisiontextC00000000096B03D0"/>
        </w:rPr>
        <w:t>3.4. Protocol Design</w:t>
      </w:r>
      <w:bookmarkEnd w:id="29"/>
      <w:bookmarkEnd w:id="30"/>
    </w:p>
    <w:p w14:paraId="2BC3FEF5" w14:textId="77777777" w:rsidR="00FC4701" w:rsidRDefault="00FC4701" w:rsidP="00FC4701">
      <w:r w:rsidRPr="00743D40">
        <w:t xml:space="preserve">This activity </w:t>
      </w:r>
      <w:r>
        <w:t xml:space="preserve">involves designing acquisition and reconstruction protocols for use in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1" w:name="_Toc462669729"/>
      <w:r w:rsidRPr="00FC4701">
        <w:rPr>
          <w:rStyle w:val="SubtleReference"/>
          <w:smallCaps w:val="0"/>
          <w:color w:val="auto"/>
        </w:rPr>
        <w:t>3.4.1 Discussion</w:t>
      </w:r>
      <w:bookmarkEnd w:id="31"/>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77777777" w:rsidR="00FC4701" w:rsidRPr="00FC4701" w:rsidRDefault="00FC4701" w:rsidP="00FC4701">
      <w:pPr>
        <w:pStyle w:val="BodyText"/>
      </w:pPr>
      <w:r w:rsidRPr="00FC4701">
        <w:rPr>
          <w:rStyle w:val="StyleVisioncontentC0000000009723E70"/>
          <w:i w:val="0"/>
          <w:color w:val="auto"/>
        </w:rPr>
        <w:t>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provided by vendors in their Conformance Statements may be helpful for those looking for more guidance.</w:t>
      </w:r>
    </w:p>
    <w:p w14:paraId="1D373CC5" w14:textId="5A742853" w:rsidR="002E404D" w:rsidRDefault="002E404D" w:rsidP="00DD7007">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00DD7007" w:rsidRPr="00DD7007">
        <w:t>aims to achieve consistent noise levels throughout the lungs by varying the tube</w:t>
      </w:r>
      <w:r w:rsidR="00DD7007">
        <w:t xml:space="preserve"> current during scan acquisition</w:t>
      </w:r>
      <w:r w:rsidR="00DD7007" w:rsidRPr="00DD7007">
        <w:t xml:space="preserve">. Use of automatic exposure control is expected to have little effect on Profile Claims and is considered optional, though as with other acquisition parameters its use should be </w:t>
      </w:r>
      <w:r w:rsidR="00DD7007" w:rsidRPr="00DD7007">
        <w:lastRenderedPageBreak/>
        <w:t>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12D5ABCD" w14:textId="16710469" w:rsidR="002E404D" w:rsidRDefault="002E404D" w:rsidP="00FC4701">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79E89D4F" w14:textId="401705FF"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CT Dose </w:t>
      </w:r>
      <w:r w:rsidRPr="004E259B">
        <w:rPr>
          <w:rStyle w:val="StyleVisiontextC00000000097371F0"/>
          <w:i w:val="0"/>
          <w:color w:val="auto"/>
        </w:rPr>
        <w:t>Index (</w:t>
      </w:r>
      <w:r w:rsidRPr="00547F69">
        <w:rPr>
          <w:rStyle w:val="StyleVisiontextC00000000097371F0"/>
          <w:i w:val="0"/>
          <w:color w:val="auto"/>
        </w:rPr>
        <w:t>CTDIvol</w:t>
      </w:r>
      <w:r w:rsidRPr="004E259B">
        <w:rPr>
          <w:rStyle w:val="StyleVisiontextC00000000097371F0"/>
          <w:i w:val="0"/>
          <w:color w:val="auto"/>
        </w:rPr>
        <w:t>).</w:t>
      </w:r>
      <w:r>
        <w:rPr>
          <w:rStyle w:val="StyleVisiontextC00000000097371F0"/>
          <w:i w:val="0"/>
          <w:color w:val="auto"/>
        </w:rPr>
        <w:t xml:space="preserve"> The </w:t>
      </w:r>
      <w:r w:rsidRPr="0063748A">
        <w:rPr>
          <w:rStyle w:val="StyleVisiontextC00000000097371F0"/>
          <w:i w:val="0"/>
          <w:color w:val="auto"/>
        </w:rPr>
        <w:t>CTDIvol</w:t>
      </w:r>
      <w:r>
        <w:rPr>
          <w:rStyle w:val="StyleVisiontextC00000000097371F0"/>
          <w:i w:val="0"/>
          <w:color w:val="auto"/>
        </w:rPr>
        <w:t xml:space="preserve"> should be chosen to provide the lowest radiation dose that maintains acceptable image quality for detecting pulmonary nodules. Variability in CT nodule volumetry using low dose techniques is comparable to that of standard dose techniques </w: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 </w:instrTex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DATA </w:instrText>
      </w:r>
      <w:r>
        <w:rPr>
          <w:rStyle w:val="StyleVisiontextC00000000097371F0"/>
          <w:i w:val="0"/>
          <w:color w:val="auto"/>
        </w:rPr>
      </w:r>
      <w:r>
        <w:rPr>
          <w:rStyle w:val="StyleVisiontextC00000000097371F0"/>
          <w:i w:val="0"/>
          <w:color w:val="auto"/>
        </w:rPr>
        <w:fldChar w:fldCharType="end"/>
      </w:r>
      <w:r>
        <w:rPr>
          <w:rStyle w:val="StyleVisiontextC00000000097371F0"/>
          <w:i w:val="0"/>
          <w:color w:val="auto"/>
        </w:rPr>
      </w:r>
      <w:r>
        <w:rPr>
          <w:rStyle w:val="StyleVisiontextC00000000097371F0"/>
          <w:i w:val="0"/>
          <w:color w:val="auto"/>
        </w:rPr>
        <w:fldChar w:fldCharType="separate"/>
      </w:r>
      <w:r>
        <w:rPr>
          <w:rStyle w:val="StyleVisiontextC00000000097371F0"/>
          <w:i w:val="0"/>
          <w:noProof/>
          <w:color w:val="auto"/>
        </w:rPr>
        <w:t>(14, 16-18, 29)</w:t>
      </w:r>
      <w:r>
        <w:rPr>
          <w:rStyle w:val="StyleVisiontextC00000000097371F0"/>
          <w:i w:val="0"/>
          <w:color w:val="auto"/>
        </w:rPr>
        <w:fldChar w:fldCharType="end"/>
      </w:r>
      <w:r>
        <w:rPr>
          <w:rStyle w:val="StyleVisiontextC00000000097371F0"/>
          <w:i w:val="0"/>
          <w:color w:val="auto"/>
        </w:rPr>
        <w:t xml:space="preserve">. As a general guideline, CTDIvol ≤3 mGy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Pr>
          <w:rStyle w:val="StyleVisiontextC00000000097371F0"/>
          <w:i w:val="0"/>
          <w:color w:val="auto"/>
        </w:rPr>
        <w:t xml:space="preserve">CTDIvol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to achieve the desired CTDIvol.</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2" w:name="_Toc462669730"/>
      <w:r>
        <w:t>3.4</w:t>
      </w:r>
      <w:r w:rsidRPr="00743D40">
        <w:t>.2 Specification</w:t>
      </w:r>
      <w:bookmarkEnd w:id="32"/>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59"/>
        <w:gridCol w:w="1757"/>
        <w:gridCol w:w="5121"/>
        <w:gridCol w:w="2067"/>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lastRenderedPageBreak/>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77777777" w:rsidR="00FC4701" w:rsidRDefault="00FC4701" w:rsidP="00A50C7C">
            <w:pPr>
              <w:jc w:val="center"/>
            </w:pPr>
            <w:r>
              <w:t>Radi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2299599" w14:textId="77777777" w:rsidTr="00547F69">
        <w:trPr>
          <w:tblCellSpacing w:w="7" w:type="dxa"/>
        </w:trPr>
        <w:tc>
          <w:tcPr>
            <w:tcW w:w="734" w:type="pct"/>
            <w:vAlign w:val="center"/>
          </w:tcPr>
          <w:p w14:paraId="32E059F1" w14:textId="77777777" w:rsidR="00FC4701" w:rsidRPr="00D92917" w:rsidRDefault="00FC4701" w:rsidP="00A50C7C">
            <w:pPr>
              <w:rPr>
                <w:rStyle w:val="StyleVisioncontentC0000000009731E70"/>
                <w:i w:val="0"/>
                <w:color w:val="auto"/>
              </w:rPr>
            </w:pPr>
            <w:r>
              <w:rPr>
                <w:rStyle w:val="StyleVisioncontentC0000000009731E70"/>
                <w:i w:val="0"/>
                <w:color w:val="auto"/>
              </w:rPr>
              <w:t>IEC Pitch</w:t>
            </w:r>
          </w:p>
        </w:tc>
        <w:tc>
          <w:tcPr>
            <w:tcW w:w="1054" w:type="pct"/>
            <w:vAlign w:val="center"/>
          </w:tcPr>
          <w:p w14:paraId="63E73037" w14:textId="77777777" w:rsidR="00FC4701" w:rsidRDefault="00FC4701" w:rsidP="00A50C7C">
            <w:pPr>
              <w:jc w:val="center"/>
            </w:pPr>
            <w:r>
              <w:t>Radiologist</w:t>
            </w:r>
          </w:p>
        </w:tc>
        <w:tc>
          <w:tcPr>
            <w:tcW w:w="2544" w:type="pct"/>
            <w:vAlign w:val="center"/>
          </w:tcPr>
          <w:p w14:paraId="37319AA1" w14:textId="1F9FA68F" w:rsidR="00FC4701" w:rsidRPr="009D0891" w:rsidRDefault="00FC4701" w:rsidP="00A50C7C">
            <w:pPr>
              <w:rPr>
                <w:rStyle w:val="StyleVisiontablecellC00000000097372A0-contentC0000000009732010"/>
                <w:i w:val="0"/>
                <w:color w:val="auto"/>
              </w:rPr>
            </w:pPr>
            <w:r w:rsidRPr="009D0891">
              <w:rPr>
                <w:rStyle w:val="StyleVisiontablecellC00000000097372A0-contentC0000000009732010"/>
                <w:i w:val="0"/>
                <w:color w:val="auto"/>
              </w:rPr>
              <w:t>Shall set to Less than</w:t>
            </w:r>
            <w:r w:rsidR="00E772AE">
              <w:rPr>
                <w:rStyle w:val="StyleVisiontablecellC00000000097372A0-contentC0000000009732010"/>
                <w:i w:val="0"/>
                <w:color w:val="auto"/>
              </w:rPr>
              <w:t xml:space="preserve"> or equal to</w:t>
            </w:r>
            <w:r w:rsidRPr="009D0891">
              <w:rPr>
                <w:rStyle w:val="StyleVisiontablecellC00000000097372A0-contentC0000000009732010"/>
                <w:i w:val="0"/>
                <w:color w:val="auto"/>
              </w:rPr>
              <w:t xml:space="preserve"> </w:t>
            </w:r>
            <w:r w:rsidR="00E772AE">
              <w:rPr>
                <w:rStyle w:val="StyleVisiontablecellC00000000097372A0-contentC0000000009732010"/>
                <w:i w:val="0"/>
                <w:color w:val="auto"/>
              </w:rPr>
              <w:t>2.0 for single source scanners, or the equivalent for dual source scanners</w:t>
            </w:r>
            <w:r w:rsidRPr="009D0891">
              <w:rPr>
                <w:rStyle w:val="StyleVisiontablecellC00000000097372A0-contentC0000000009732010"/>
                <w:i w:val="0"/>
                <w:color w:val="auto"/>
              </w:rPr>
              <w:t>.</w:t>
            </w:r>
          </w:p>
        </w:tc>
        <w:tc>
          <w:tcPr>
            <w:tcW w:w="635" w:type="pct"/>
          </w:tcPr>
          <w:p w14:paraId="0505D481"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piral Pitch Factor</w:t>
            </w:r>
          </w:p>
          <w:p w14:paraId="4BB60D50"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11)</w:t>
            </w:r>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77777777" w:rsidR="00FC4701" w:rsidRDefault="00FC4701" w:rsidP="00A50C7C">
            <w:pPr>
              <w:jc w:val="center"/>
            </w:pPr>
            <w:r>
              <w:t>Radiologist</w:t>
            </w:r>
          </w:p>
        </w:tc>
        <w:tc>
          <w:tcPr>
            <w:tcW w:w="2544" w:type="pct"/>
            <w:vAlign w:val="center"/>
          </w:tcPr>
          <w:p w14:paraId="63765285" w14:textId="4D646919"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Shall set 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77777777" w:rsidR="00FC4701" w:rsidRDefault="00FC4701" w:rsidP="00A50C7C">
            <w:pPr>
              <w:jc w:val="center"/>
            </w:pPr>
            <w:r>
              <w:t>Radi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t>Reconstructed Image Thickness</w:t>
            </w:r>
          </w:p>
        </w:tc>
        <w:tc>
          <w:tcPr>
            <w:tcW w:w="1054" w:type="pct"/>
            <w:vAlign w:val="center"/>
          </w:tcPr>
          <w:p w14:paraId="3D1CD4B7" w14:textId="77777777"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commentRangeStart w:id="33"/>
            <w:commentRangeStart w:id="34"/>
            <w:r w:rsidRPr="005A0B94">
              <w:rPr>
                <w:rStyle w:val="StyleVisioncontentC00000000097B3710"/>
                <w:i w:val="0"/>
                <w:color w:val="auto"/>
              </w:rPr>
              <w:t>Reconstructed Image Interval</w:t>
            </w:r>
          </w:p>
        </w:tc>
        <w:tc>
          <w:tcPr>
            <w:tcW w:w="1054" w:type="pct"/>
            <w:vAlign w:val="center"/>
          </w:tcPr>
          <w:p w14:paraId="753DC40E" w14:textId="77777777"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p>
        </w:tc>
        <w:tc>
          <w:tcPr>
            <w:tcW w:w="2544" w:type="pct"/>
            <w:vAlign w:val="center"/>
          </w:tcPr>
          <w:p w14:paraId="5D974711" w14:textId="77777777"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Shall set 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commentRangeEnd w:id="33"/>
            <w:r w:rsidR="0087765C">
              <w:rPr>
                <w:rStyle w:val="CommentReference"/>
                <w:rFonts w:cs="Times New Roman"/>
                <w:lang w:val="x-none" w:eastAsia="x-none"/>
              </w:rPr>
              <w:commentReference w:id="33"/>
            </w:r>
            <w:commentRangeEnd w:id="34"/>
            <w:r w:rsidR="005B3C55">
              <w:rPr>
                <w:rStyle w:val="CommentReference"/>
                <w:rFonts w:cs="Times New Roman"/>
                <w:lang w:val="x-none" w:eastAsia="x-none"/>
              </w:rPr>
              <w:commentReference w:id="34"/>
            </w:r>
          </w:p>
        </w:tc>
      </w:tr>
      <w:tr w:rsidR="00DD7007" w:rsidRPr="00D92917" w14:paraId="5D16CA9E" w14:textId="77777777" w:rsidTr="00547F69">
        <w:trPr>
          <w:tblCellSpacing w:w="7" w:type="dxa"/>
        </w:trPr>
        <w:tc>
          <w:tcPr>
            <w:tcW w:w="734" w:type="pct"/>
            <w:vAlign w:val="center"/>
          </w:tcPr>
          <w:p w14:paraId="72F530E4" w14:textId="07CC694A" w:rsidR="00DD7007" w:rsidRPr="00CF4A05" w:rsidRDefault="00DD7007" w:rsidP="00DD7007">
            <w:pPr>
              <w:rPr>
                <w:rStyle w:val="StyleVisioncontentC00000000097B3710"/>
                <w:i w:val="0"/>
                <w:color w:val="auto"/>
              </w:rPr>
            </w:pPr>
            <w:r>
              <w:rPr>
                <w:rStyle w:val="StyleVisioncontentC000000000974CA50"/>
                <w:i w:val="0"/>
                <w:color w:val="auto"/>
              </w:rPr>
              <w:t>Point Spread Function</w:t>
            </w:r>
          </w:p>
        </w:tc>
        <w:tc>
          <w:tcPr>
            <w:tcW w:w="1054" w:type="pct"/>
            <w:vAlign w:val="center"/>
          </w:tcPr>
          <w:p w14:paraId="43619A48" w14:textId="47F00217"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126894F3" w14:textId="7649FF23" w:rsidR="00DD7007" w:rsidRPr="00A6702A" w:rsidRDefault="00D64AB3" w:rsidP="00547F69">
            <w:pPr>
              <w:pStyle w:val="ListParagraph"/>
              <w:numPr>
                <w:ilvl w:val="0"/>
                <w:numId w:val="27"/>
              </w:numPr>
              <w:rPr>
                <w:rStyle w:val="StyleVisiontablecellC00000000097372A0-contentC0000000009732010"/>
                <w:i w:val="0"/>
                <w:color w:val="auto"/>
                <w:szCs w:val="22"/>
              </w:rPr>
            </w:pPr>
            <w:r>
              <w:rPr>
                <w:szCs w:val="22"/>
              </w:rPr>
              <w:t xml:space="preserve">A Z PSF sigma less than two times </w:t>
            </w:r>
            <w:r w:rsidR="005A0B94">
              <w:rPr>
                <w:szCs w:val="22"/>
              </w:rPr>
              <w:t xml:space="preserve">larger than </w:t>
            </w:r>
            <w:r>
              <w:rPr>
                <w:szCs w:val="22"/>
              </w:rPr>
              <w:t>the in-plane PSF sigma.</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3F0A1D57"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3592AB60" w14:textId="5C1BE17E" w:rsidR="005A0B94" w:rsidRPr="00DD29DC"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655E68C6"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55108C2D" w14:textId="7E878B98" w:rsidR="005A0B94" w:rsidDel="0097423F"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EA5400">
              <w:rPr>
                <w:rStyle w:val="StyleVisiontablecellC00000000097372A0-contentC0000000009732010"/>
                <w:i w:val="0"/>
                <w:color w:val="auto"/>
              </w:rPr>
              <w:t>, Acrylic,</w:t>
            </w:r>
            <w:r w:rsidRPr="0097423F">
              <w:rPr>
                <w:rStyle w:val="StyleVisiontablecellC00000000097372A0-contentC0000000009732010"/>
                <w:i w:val="0"/>
                <w:color w:val="auto"/>
              </w:rPr>
              <w:t xml:space="preserve"> Delrin</w:t>
            </w:r>
            <w:r w:rsidR="005B3C55">
              <w:rPr>
                <w:rStyle w:val="StyleVisiontablecellC00000000097372A0-contentC0000000009732010"/>
                <w:i w:val="0"/>
                <w:color w:val="auto"/>
              </w:rPr>
              <w:t>, and Teflon</w:t>
            </w:r>
            <w:r w:rsidRPr="0097423F">
              <w:rPr>
                <w:rStyle w:val="StyleVisiontablecellC00000000097372A0-contentC0000000009732010"/>
                <w:i w:val="0"/>
                <w:color w:val="auto"/>
              </w:rPr>
              <w:t xml:space="preserve"> materials.</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654713D7"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78B40E1B" w14:textId="798BD2C7" w:rsidR="003E65DD" w:rsidDel="0097423F" w:rsidRDefault="003E65DD" w:rsidP="00547F69">
            <w:pPr>
              <w:pStyle w:val="ListParagraph"/>
              <w:ind w:left="0"/>
              <w:rPr>
                <w:rStyle w:val="StyleVisiontablecellC00000000097372A0-contentC000000000973201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 Acrylic</w:t>
            </w:r>
            <w:r w:rsidR="00060F87">
              <w:rPr>
                <w:rStyle w:val="StyleVisiontablecellC00000000097372A0-contentC0000000009732010"/>
                <w:i w:val="0"/>
                <w:color w:val="auto"/>
              </w:rPr>
              <w:t>,</w:t>
            </w:r>
            <w:r>
              <w:rPr>
                <w:rStyle w:val="StyleVisiontablecellC00000000097372A0-contentC0000000009732010"/>
                <w:i w:val="0"/>
                <w:color w:val="auto"/>
              </w:rPr>
              <w:t xml:space="preserve"> and Delrin</w:t>
            </w:r>
            <w:r w:rsidR="005B3C55">
              <w:rPr>
                <w:rStyle w:val="StyleVisiontablecellC00000000097372A0-contentC0000000009732010"/>
                <w:i w:val="0"/>
                <w:color w:val="auto"/>
              </w:rPr>
              <w:t>, and Teflon</w:t>
            </w:r>
            <w:r>
              <w:rPr>
                <w:rStyle w:val="StyleVisiontablecellC00000000097372A0-contentC0000000009732010"/>
                <w:i w:val="0"/>
                <w:color w:val="auto"/>
              </w:rPr>
              <w:t xml:space="preserve"> materials</w:t>
            </w:r>
            <w:r>
              <w:rPr>
                <w:rStyle w:val="StyleVisiontablecellC0000000009739660-contentC000000000974CBF0"/>
                <w:i w:val="0"/>
                <w:color w:val="auto"/>
              </w:rPr>
              <w:t>.</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221AA0" w:rsidR="003E65DD" w:rsidDel="0097423F" w:rsidRDefault="003E65DD" w:rsidP="00A50C7C">
            <w:pPr>
              <w:rPr>
                <w:rStyle w:val="StyleVisioncontentC000000000974CA50"/>
                <w:i w:val="0"/>
                <w:color w:val="auto"/>
              </w:rPr>
            </w:pPr>
            <w:r>
              <w:rPr>
                <w:rStyle w:val="StyleVisioncontentC000000000974CA50"/>
                <w:i w:val="0"/>
                <w:color w:val="auto"/>
              </w:rPr>
              <w:t>3D Spatial Warping</w:t>
            </w:r>
          </w:p>
        </w:tc>
        <w:tc>
          <w:tcPr>
            <w:tcW w:w="1054" w:type="pct"/>
            <w:vAlign w:val="center"/>
          </w:tcPr>
          <w:p w14:paraId="771EB3B5" w14:textId="2B642931"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6FE117D1" w14:textId="580FC299" w:rsidR="003E65DD" w:rsidDel="0097423F"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3D 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less than Z MSE.</w:t>
            </w:r>
          </w:p>
        </w:tc>
        <w:tc>
          <w:tcPr>
            <w:tcW w:w="635" w:type="pct"/>
          </w:tcPr>
          <w:p w14:paraId="295BB0E0" w14:textId="77777777" w:rsidR="003E65DD" w:rsidRDefault="003E65DD" w:rsidP="00A50C7C">
            <w:pPr>
              <w:rPr>
                <w:rStyle w:val="StyleVisiontablecellC00000000097372A0-contentC0000000009732010"/>
                <w:i w:val="0"/>
                <w:color w:val="auto"/>
              </w:rPr>
            </w:pPr>
          </w:p>
        </w:tc>
      </w:tr>
      <w:tr w:rsidR="003E65DD" w:rsidRPr="00D92917" w14:paraId="2CFEA8A2" w14:textId="77777777" w:rsidTr="00547F69">
        <w:trPr>
          <w:tblCellSpacing w:w="7" w:type="dxa"/>
        </w:trPr>
        <w:tc>
          <w:tcPr>
            <w:tcW w:w="734" w:type="pct"/>
            <w:vAlign w:val="center"/>
          </w:tcPr>
          <w:p w14:paraId="4BEBE3E2" w14:textId="2041E2CB" w:rsidR="003E65DD" w:rsidRDefault="003E65DD" w:rsidP="00EA5400">
            <w:pPr>
              <w:rPr>
                <w:rStyle w:val="StyleVisioncontentC000000000974CA50"/>
                <w:i w:val="0"/>
                <w:color w:val="auto"/>
              </w:rPr>
            </w:pPr>
          </w:p>
        </w:tc>
        <w:tc>
          <w:tcPr>
            <w:tcW w:w="1054" w:type="pct"/>
            <w:vAlign w:val="center"/>
          </w:tcPr>
          <w:p w14:paraId="33922CD8" w14:textId="17E3FBDC" w:rsidR="003E65DD" w:rsidRDefault="003E65DD" w:rsidP="00EA5400">
            <w:pPr>
              <w:jc w:val="center"/>
              <w:rPr>
                <w:rStyle w:val="StyleVisiontablecellC00000000097372A0-contentC0000000009732010"/>
                <w:i w:val="0"/>
                <w:color w:val="auto"/>
              </w:rPr>
            </w:pPr>
          </w:p>
        </w:tc>
        <w:tc>
          <w:tcPr>
            <w:tcW w:w="2544" w:type="pct"/>
            <w:vAlign w:val="center"/>
          </w:tcPr>
          <w:p w14:paraId="09CF28D9" w14:textId="78A61E43" w:rsidR="003E65DD" w:rsidRPr="005559EB" w:rsidRDefault="003E65DD" w:rsidP="00EA5400">
            <w:pPr>
              <w:rPr>
                <w:rStyle w:val="StyleVisiontablecellC00000000097372A0-contentC0000000009732010"/>
                <w:i w:val="0"/>
                <w:color w:val="auto"/>
              </w:rPr>
            </w:pPr>
          </w:p>
        </w:tc>
        <w:tc>
          <w:tcPr>
            <w:tcW w:w="635" w:type="pct"/>
          </w:tcPr>
          <w:p w14:paraId="6B5EC028" w14:textId="77777777" w:rsidR="003E65DD" w:rsidRDefault="003E65DD" w:rsidP="00EA5400">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5" w:name="_Toc438038788"/>
      <w:bookmarkStart w:id="36" w:name="_Toc482683233"/>
      <w:r w:rsidRPr="00BC0B87">
        <w:t>3.</w:t>
      </w:r>
      <w:r w:rsidR="00E36FFA">
        <w:t>5</w:t>
      </w:r>
      <w:r w:rsidRPr="00BC0B87">
        <w:t>. Subject Selection</w:t>
      </w:r>
      <w:bookmarkEnd w:id="35"/>
      <w:bookmarkEnd w:id="36"/>
    </w:p>
    <w:p w14:paraId="3AE7F106" w14:textId="77777777" w:rsidR="000C054A" w:rsidRDefault="00CD4D83" w:rsidP="001F4629">
      <w:pPr>
        <w:pStyle w:val="BodyText"/>
      </w:pPr>
      <w:r w:rsidRPr="00BC0B87">
        <w:t xml:space="preserve">This activity describes criteria and procedures related to the selection of appropriate imaging subjects that </w:t>
      </w:r>
      <w:r w:rsidRPr="00BC0B87">
        <w:lastRenderedPageBreak/>
        <w:t>are necessary to reliably meet the Profile Claim.</w:t>
      </w:r>
      <w:bookmarkStart w:id="37"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37"/>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38"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38"/>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39" w:name="_Toc482683234"/>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17"/>
      <w:bookmarkEnd w:id="39"/>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40" w:name="_Toc323910793"/>
      <w:bookmarkStart w:id="41" w:name="_Toc323910990"/>
      <w:bookmarkStart w:id="42" w:name="_Toc323911091"/>
      <w:bookmarkStart w:id="43"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40"/>
      <w:bookmarkEnd w:id="41"/>
      <w:bookmarkEnd w:id="42"/>
      <w:bookmarkEnd w:id="43"/>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34911CF6" w:rsidR="00C23029" w:rsidRDefault="005240CE" w:rsidP="00C23029">
      <w:pPr>
        <w:widowControl/>
        <w:autoSpaceDE/>
        <w:autoSpaceDN/>
        <w:adjustRightInd/>
        <w:spacing w:before="269" w:after="269"/>
        <w:rPr>
          <w:rFonts w:cs="Times New Roman"/>
          <w:szCs w:val="20"/>
        </w:rPr>
      </w:pPr>
      <w:r w:rsidRPr="00BC0B87">
        <w:rPr>
          <w:rFonts w:cs="Times New Roman"/>
          <w:b/>
          <w:szCs w:val="20"/>
        </w:rPr>
        <w:lastRenderedPageBreak/>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CD05F0">
        <w:rPr>
          <w:rFonts w:cs="Times New Roman"/>
          <w:szCs w:val="20"/>
        </w:rPr>
        <w:fldChar w:fldCharType="begin"/>
      </w:r>
      <w:r w:rsidR="00CD05F0">
        <w:rPr>
          <w:rFonts w:cs="Times New Roman"/>
          <w:szCs w:val="20"/>
        </w:rPr>
        <w:instrText xml:space="preserve"> ADDIN EN.CITE &lt;EndNote&gt;&lt;Cite&gt;&lt;Author&gt;ACR-STR&lt;/Author&gt;&lt;Year&gt;2014&lt;/Year&gt;&lt;RecNum&gt;2159&lt;/RecNum&gt;&lt;DisplayText&gt;(26)&lt;/DisplayText&gt;&lt;record&gt;&lt;rec-number&gt;2159&lt;/rec-number&gt;&lt;foreign-keys&gt;&lt;key app="EN" db-id="fvzx95zaxvdvakexsaapvr5cefv0sdsfad0d" timestamp="1441226238"&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CD05F0">
        <w:rPr>
          <w:rFonts w:cs="Times New Roman"/>
          <w:szCs w:val="20"/>
        </w:rPr>
        <w:fldChar w:fldCharType="separate"/>
      </w:r>
      <w:r w:rsidR="00CD05F0">
        <w:rPr>
          <w:rFonts w:cs="Times New Roman"/>
          <w:noProof/>
          <w:szCs w:val="20"/>
        </w:rPr>
        <w:t>(26)</w:t>
      </w:r>
      <w:r w:rsidR="00CD05F0">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BB250D">
        <w:rPr>
          <w:rFonts w:cs="Times New Roman"/>
          <w:szCs w:val="20"/>
        </w:rPr>
        <w:t xml:space="preserve"> </w: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 </w:instrTex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DATA </w:instrText>
      </w:r>
      <w:r w:rsidR="00CD05F0">
        <w:rPr>
          <w:rFonts w:cs="Times New Roman"/>
          <w:szCs w:val="20"/>
        </w:rPr>
      </w:r>
      <w:r w:rsidR="00CD05F0">
        <w:rPr>
          <w:rFonts w:cs="Times New Roman"/>
          <w:szCs w:val="20"/>
        </w:rPr>
        <w:fldChar w:fldCharType="end"/>
      </w:r>
      <w:r w:rsidR="00CD05F0">
        <w:rPr>
          <w:rFonts w:cs="Times New Roman"/>
          <w:szCs w:val="20"/>
        </w:rPr>
      </w:r>
      <w:r w:rsidR="00CD05F0">
        <w:rPr>
          <w:rFonts w:cs="Times New Roman"/>
          <w:szCs w:val="20"/>
        </w:rPr>
        <w:fldChar w:fldCharType="separate"/>
      </w:r>
      <w:r w:rsidR="00CD05F0">
        <w:rPr>
          <w:rFonts w:cs="Times New Roman"/>
          <w:noProof/>
          <w:szCs w:val="20"/>
        </w:rPr>
        <w:t>(21, 27, 28)</w:t>
      </w:r>
      <w:r w:rsidR="00CD05F0">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44" w:name="_Toc323910795"/>
      <w:bookmarkStart w:id="45" w:name="_Toc323910992"/>
      <w:bookmarkStart w:id="46"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5"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44"/>
    <w:bookmarkEnd w:id="45"/>
    <w:bookmarkEnd w:id="46"/>
    <w:p w14:paraId="74B4D3B8" w14:textId="7E2062ED"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4E2474AE" w:rsidR="0010152A" w:rsidRDefault="0010152A" w:rsidP="0010152A">
      <w:pPr>
        <w:pStyle w:val="3"/>
        <w:rPr>
          <w:rStyle w:val="StyleVisionparagraphC0000000009756960-contentC000000000975A3D0"/>
          <w:i w:val="0"/>
          <w:color w:val="auto"/>
        </w:rPr>
      </w:pPr>
      <w:r>
        <w:rPr>
          <w:rStyle w:val="StyleVisionparagraphC0000000009756960-contentC000000000975A3D0"/>
          <w:i w:val="0"/>
          <w:color w:val="auto"/>
        </w:rPr>
        <w:t xml:space="preserve">To achieve these goals, s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Pr>
          <w:rStyle w:val="StyleVisionparagraphC0000000009756960-contentC000000000975A3D0"/>
          <w:i w:val="0"/>
          <w:color w:val="auto"/>
        </w:rPr>
        <w:t xml:space="preserve">should be adjusted so that the midaxillary line is at the widest part of the gantry. </w:t>
      </w:r>
      <w:r w:rsidRPr="00027906">
        <w:rPr>
          <w:rStyle w:val="StyleVisionparagraphC0000000009756960-contentC000000000975A3D0"/>
          <w:i w:val="0"/>
          <w:color w:val="auto"/>
        </w:rPr>
        <w:t>The use of positioning wedges under the knees and</w:t>
      </w:r>
      <w:r>
        <w:rPr>
          <w:rStyle w:val="StyleVisionparagraphC0000000009756960-contentC000000000975A3D0"/>
          <w:i w:val="0"/>
          <w:color w:val="auto"/>
        </w:rPr>
        <w:t>/or</w:t>
      </w:r>
      <w:r w:rsidRPr="00027906">
        <w:rPr>
          <w:rStyle w:val="StyleVisionparagraphC0000000009756960-contentC000000000975A3D0"/>
          <w:i w:val="0"/>
          <w:color w:val="auto"/>
        </w:rPr>
        <w:t xml:space="preserve"> head </w:t>
      </w:r>
      <w:r>
        <w:rPr>
          <w:rStyle w:val="StyleVisionparagraphC0000000009756960-contentC000000000975A3D0"/>
          <w:i w:val="0"/>
          <w:color w:val="auto"/>
        </w:rPr>
        <w:t xml:space="preserve">may be needed for patient comfort, or may help to better align the spine and shoulders on the table, and </w:t>
      </w:r>
      <w:r w:rsidRPr="00027906">
        <w:rPr>
          <w:rStyle w:val="StyleVisionparagraphC0000000009756960-contentC000000000975A3D0"/>
          <w:i w:val="0"/>
          <w:color w:val="auto"/>
        </w:rPr>
        <w:t>is optional</w:t>
      </w:r>
      <w:r w:rsidRPr="009018B0">
        <w:rPr>
          <w:rStyle w:val="StyleVisionparagraphC0000000009756960-contentC000000000975A3D0"/>
          <w:i w:val="0"/>
          <w:color w:val="auto"/>
        </w:rPr>
        <w:t xml:space="preserve">. </w:t>
      </w:r>
      <w:r>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90B4DD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 xml:space="preserve">fforts should be made to obtain consistent, reproducible, maximal inspiratory lung volume on all scans.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lastRenderedPageBreak/>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47" w:name="_Toc323910794"/>
      <w:bookmarkStart w:id="48" w:name="_Toc323910991"/>
      <w:bookmarkStart w:id="49" w:name="_Toc323911092"/>
    </w:p>
    <w:p w14:paraId="4F90EE1B" w14:textId="4FF9F1DB" w:rsidR="008917C0" w:rsidRPr="00C46568" w:rsidRDefault="00ED0C90">
      <w:pPr>
        <w:pStyle w:val="Heading3"/>
        <w:rPr>
          <w:lang w:val="en-US"/>
        </w:rPr>
      </w:pPr>
      <w:bookmarkStart w:id="50"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47"/>
      <w:bookmarkEnd w:id="48"/>
      <w:bookmarkEnd w:id="49"/>
      <w:bookmarkEnd w:id="5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volumetry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3BEC614B"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 b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51" w:name="_Toc323910798"/>
      <w:bookmarkStart w:id="52" w:name="_Toc323910995"/>
      <w:bookmarkStart w:id="53" w:name="_Toc323911096"/>
    </w:p>
    <w:p w14:paraId="6D942D26" w14:textId="1747967B" w:rsidR="00581644" w:rsidRPr="00D92917" w:rsidRDefault="00ED0C90" w:rsidP="00D43330">
      <w:pPr>
        <w:pStyle w:val="Heading2"/>
        <w:spacing w:before="0"/>
      </w:pPr>
      <w:bookmarkStart w:id="54" w:name="_Toc292350661"/>
      <w:bookmarkStart w:id="55" w:name="_Toc482683235"/>
      <w:bookmarkEnd w:id="51"/>
      <w:bookmarkEnd w:id="52"/>
      <w:bookmarkEnd w:id="53"/>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54"/>
      <w:bookmarkEnd w:id="55"/>
    </w:p>
    <w:p w14:paraId="4823E66D" w14:textId="77777777" w:rsidR="003605C0" w:rsidRPr="0099655A" w:rsidRDefault="003605C0" w:rsidP="003605C0">
      <w:pPr>
        <w:spacing w:after="160"/>
      </w:pPr>
      <w:r w:rsidRPr="0099655A">
        <w:lastRenderedPageBreak/>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14501679"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EF2227">
        <w:rPr>
          <w:rStyle w:val="StyleVisioncontentC0000000009723E70"/>
          <w:i w:val="0"/>
          <w:color w:val="auto"/>
        </w:rPr>
        <w:t xml:space="preserve">must 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5FD3B748"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Many scan parameters can have direct or indirect effects on identifying, segmenting and measuring tumors.  To reduce this potential sourc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7C4D4AD2" w:rsidR="00B75B92" w:rsidRPr="00BC0B87" w:rsidRDefault="00B75B92" w:rsidP="00BA50D7">
      <w:pPr>
        <w:pStyle w:val="3"/>
        <w:rPr>
          <w:rStyle w:val="StyleVisionparagraphC0000000009736A60-contentC0000000009731CD0"/>
          <w:b/>
          <w:i w:val="0"/>
          <w:color w:val="auto"/>
        </w:rPr>
      </w:pPr>
      <w:r>
        <w:rPr>
          <w:rStyle w:val="StyleVisiontextC00000000097371F0"/>
          <w:i w:val="0"/>
          <w:color w:val="auto"/>
        </w:rPr>
        <w:t>In CT screening</w:t>
      </w:r>
      <w:r w:rsidR="00E63F5B">
        <w:rPr>
          <w:rStyle w:val="StyleVisiontextC00000000097371F0"/>
          <w:i w:val="0"/>
          <w:color w:val="auto"/>
        </w:rPr>
        <w:t xml:space="preserve"> for lung cancer</w:t>
      </w:r>
      <w:r>
        <w:rPr>
          <w:rStyle w:val="StyleVisiontextC00000000097371F0"/>
          <w:i w:val="0"/>
          <w:color w:val="auto"/>
        </w:rPr>
        <w:t xml:space="preserve">, </w:t>
      </w:r>
      <w:r w:rsidR="00A701BC">
        <w:rPr>
          <w:rStyle w:val="StyleVisiontextC00000000097371F0"/>
          <w:i w:val="0"/>
          <w:color w:val="auto"/>
        </w:rPr>
        <w:t xml:space="preserve">the </w:t>
      </w:r>
      <w:r w:rsidR="00DF100E">
        <w:rPr>
          <w:rStyle w:val="StyleVisiontextC00000000097371F0"/>
          <w:i w:val="0"/>
          <w:color w:val="auto"/>
        </w:rPr>
        <w:t>choice</w:t>
      </w:r>
      <w:r w:rsidR="00A701BC">
        <w:rPr>
          <w:rStyle w:val="StyleVisiontextC00000000097371F0"/>
          <w:i w:val="0"/>
          <w:color w:val="auto"/>
        </w:rPr>
        <w:t xml:space="preserve"> of scan acquisition parameters is </w:t>
      </w:r>
      <w:r w:rsidR="00787ADA">
        <w:rPr>
          <w:rStyle w:val="StyleVisiontextC00000000097371F0"/>
          <w:i w:val="0"/>
          <w:color w:val="auto"/>
        </w:rPr>
        <w:t>strongly influenced</w:t>
      </w:r>
      <w:r w:rsidR="00A701BC">
        <w:rPr>
          <w:rStyle w:val="StyleVisiontextC00000000097371F0"/>
          <w:i w:val="0"/>
          <w:color w:val="auto"/>
        </w:rPr>
        <w:t xml:space="preserve"> by the desire to minimize </w:t>
      </w:r>
      <w:r>
        <w:rPr>
          <w:rStyle w:val="StyleVisiontextC00000000097371F0"/>
          <w:i w:val="0"/>
          <w:color w:val="auto"/>
        </w:rPr>
        <w:t xml:space="preserve">radiation dose. The </w:t>
      </w:r>
      <w:r w:rsidR="00A701BC">
        <w:rPr>
          <w:rStyle w:val="StyleVisiontextC00000000097371F0"/>
          <w:i w:val="0"/>
          <w:color w:val="auto"/>
        </w:rPr>
        <w:t xml:space="preserve">radiation dose delivered by volumetric CT scanning is </w:t>
      </w:r>
      <w:r w:rsidR="00DF100E">
        <w:rPr>
          <w:rStyle w:val="StyleVisiontextC00000000097371F0"/>
          <w:i w:val="0"/>
          <w:color w:val="auto"/>
        </w:rPr>
        <w:t>indicated by</w:t>
      </w:r>
      <w:r w:rsidR="00A701BC">
        <w:rPr>
          <w:rStyle w:val="StyleVisiontextC00000000097371F0"/>
          <w:i w:val="0"/>
          <w:color w:val="auto"/>
        </w:rPr>
        <w:t xml:space="preserve"> </w:t>
      </w:r>
      <w:r w:rsidR="00A701BC">
        <w:rPr>
          <w:rStyle w:val="StyleVisiontextC00000000097371F0"/>
          <w:i w:val="0"/>
          <w:color w:val="auto"/>
        </w:rPr>
        <w:lastRenderedPageBreak/>
        <w:t xml:space="preserve">the volume CT </w:t>
      </w:r>
      <w:r w:rsidR="00484B35">
        <w:rPr>
          <w:rStyle w:val="StyleVisiontextC00000000097371F0"/>
          <w:i w:val="0"/>
          <w:color w:val="auto"/>
        </w:rPr>
        <w:t>D</w:t>
      </w:r>
      <w:r w:rsidR="00A701BC">
        <w:rPr>
          <w:rStyle w:val="StyleVisiontextC00000000097371F0"/>
          <w:i w:val="0"/>
          <w:color w:val="auto"/>
        </w:rPr>
        <w:t xml:space="preserve">ose </w:t>
      </w:r>
      <w:r w:rsidR="00484B35">
        <w:rPr>
          <w:rStyle w:val="StyleVisiontextC00000000097371F0"/>
          <w:i w:val="0"/>
          <w:color w:val="auto"/>
        </w:rPr>
        <w:t>I</w:t>
      </w:r>
      <w:r w:rsidR="00A701BC">
        <w:rPr>
          <w:rStyle w:val="StyleVisiontextC00000000097371F0"/>
          <w:i w:val="0"/>
          <w:color w:val="auto"/>
        </w:rPr>
        <w:t>ndex (</w:t>
      </w:r>
      <w:r w:rsidR="00A701BC" w:rsidRPr="00BC0B87">
        <w:rPr>
          <w:rStyle w:val="StyleVisiontextC00000000097371F0"/>
          <w:b/>
          <w:i w:val="0"/>
          <w:color w:val="auto"/>
        </w:rPr>
        <w:t>CTDIvol</w:t>
      </w:r>
      <w:r w:rsidR="00A701BC">
        <w:rPr>
          <w:rStyle w:val="StyleVisiontextC00000000097371F0"/>
          <w:i w:val="0"/>
          <w:color w:val="auto"/>
        </w:rPr>
        <w:t>)</w:t>
      </w:r>
      <w:r w:rsidR="0063748A">
        <w:rPr>
          <w:rStyle w:val="StyleVisiontextC00000000097371F0"/>
          <w:i w:val="0"/>
          <w:color w:val="auto"/>
        </w:rPr>
        <w:t>.</w:t>
      </w:r>
      <w:r w:rsidR="00A701BC">
        <w:rPr>
          <w:rStyle w:val="StyleVisiontextC00000000097371F0"/>
          <w:i w:val="0"/>
          <w:color w:val="auto"/>
        </w:rPr>
        <w:t xml:space="preserve"> </w:t>
      </w:r>
      <w:r w:rsidR="00DF100E">
        <w:rPr>
          <w:rStyle w:val="StyleVisiontextC00000000097371F0"/>
          <w:i w:val="0"/>
          <w:color w:val="auto"/>
        </w:rPr>
        <w:t xml:space="preserve">The </w:t>
      </w:r>
      <w:r w:rsidR="00DF100E" w:rsidRPr="0063748A">
        <w:rPr>
          <w:rStyle w:val="StyleVisiontextC00000000097371F0"/>
          <w:i w:val="0"/>
          <w:color w:val="auto"/>
        </w:rPr>
        <w:t>CTDIvol</w:t>
      </w:r>
      <w:r w:rsidR="00DF100E">
        <w:rPr>
          <w:rStyle w:val="StyleVisiontextC00000000097371F0"/>
          <w:i w:val="0"/>
          <w:color w:val="auto"/>
        </w:rPr>
        <w:t xml:space="preserve"> should be chosen to provide the lowest radiation dose that maintains acceptable image quality for detecting pulmonary nodules. </w:t>
      </w:r>
      <w:r w:rsidR="00521274">
        <w:rPr>
          <w:rStyle w:val="StyleVisiontextC00000000097371F0"/>
          <w:i w:val="0"/>
          <w:color w:val="auto"/>
        </w:rPr>
        <w:t xml:space="preserve">Variability in CT nodule volumetry using low dose techniques is comparable to that of standard dose techniques </w: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 </w:instrTex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DATA </w:instrText>
      </w:r>
      <w:r w:rsidR="00CD05F0">
        <w:rPr>
          <w:rStyle w:val="StyleVisiontextC00000000097371F0"/>
          <w:i w:val="0"/>
          <w:color w:val="auto"/>
        </w:rPr>
      </w:r>
      <w:r w:rsidR="00CD05F0">
        <w:rPr>
          <w:rStyle w:val="StyleVisiontextC00000000097371F0"/>
          <w:i w:val="0"/>
          <w:color w:val="auto"/>
        </w:rPr>
        <w:fldChar w:fldCharType="end"/>
      </w:r>
      <w:r w:rsidR="00CD05F0">
        <w:rPr>
          <w:rStyle w:val="StyleVisiontextC00000000097371F0"/>
          <w:i w:val="0"/>
          <w:color w:val="auto"/>
        </w:rPr>
      </w:r>
      <w:r w:rsidR="00CD05F0">
        <w:rPr>
          <w:rStyle w:val="StyleVisiontextC00000000097371F0"/>
          <w:i w:val="0"/>
          <w:color w:val="auto"/>
        </w:rPr>
        <w:fldChar w:fldCharType="separate"/>
      </w:r>
      <w:r w:rsidR="00CD05F0">
        <w:rPr>
          <w:rStyle w:val="StyleVisiontextC00000000097371F0"/>
          <w:i w:val="0"/>
          <w:noProof/>
          <w:color w:val="auto"/>
        </w:rPr>
        <w:t>(14, 16-18, 29)</w:t>
      </w:r>
      <w:r w:rsidR="00CD05F0">
        <w:rPr>
          <w:rStyle w:val="StyleVisiontextC00000000097371F0"/>
          <w:i w:val="0"/>
          <w:color w:val="auto"/>
        </w:rPr>
        <w:fldChar w:fldCharType="end"/>
      </w:r>
      <w:r w:rsidR="00396F5E">
        <w:rPr>
          <w:rStyle w:val="StyleVisiontextC00000000097371F0"/>
          <w:i w:val="0"/>
          <w:color w:val="auto"/>
        </w:rPr>
        <w:t>.</w:t>
      </w:r>
      <w:r w:rsidR="00521274">
        <w:rPr>
          <w:rStyle w:val="StyleVisiontextC00000000097371F0"/>
          <w:i w:val="0"/>
          <w:color w:val="auto"/>
        </w:rPr>
        <w:t xml:space="preserve"> </w:t>
      </w:r>
      <w:r w:rsidR="0017167B">
        <w:rPr>
          <w:rStyle w:val="StyleVisiontextC00000000097371F0"/>
          <w:i w:val="0"/>
          <w:color w:val="auto"/>
        </w:rPr>
        <w:t xml:space="preserve">As a general guideline, </w:t>
      </w:r>
      <w:r w:rsidR="00CF619A">
        <w:rPr>
          <w:rStyle w:val="StyleVisiontextC00000000097371F0"/>
          <w:i w:val="0"/>
          <w:color w:val="auto"/>
        </w:rPr>
        <w:t xml:space="preserve">CTDIvol ≤3 mGy should provide sufficient image quality for a person of standard size, defined by the International Commission on Radiation Protection (ICRP) as </w:t>
      </w:r>
      <w:r w:rsidR="00CF619A">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sidR="0063748A">
        <w:rPr>
          <w:rStyle w:val="StyleVisiontextC00000000097371F0"/>
          <w:i w:val="0"/>
          <w:color w:val="auto"/>
        </w:rPr>
        <w:t xml:space="preserve">CTDIvol is determined by the interaction of multiple parameters, including th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Settings for kV, mA, rotation time, and pitch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sidRPr="00BC0B87">
        <w:rPr>
          <w:rStyle w:val="StyleVisioncontentC0000000009723E70"/>
          <w:i w:val="0"/>
          <w:color w:val="auto"/>
        </w:rPr>
        <w:t>Pitch</w:t>
      </w:r>
      <w:r w:rsidR="0063748A" w:rsidRPr="00D92917">
        <w:rPr>
          <w:rStyle w:val="StyleVisioncontentC0000000009723E70"/>
          <w:i w:val="0"/>
          <w:color w:val="auto"/>
        </w:rPr>
        <w:t xml:space="preserve"> </w:t>
      </w:r>
      <w:r w:rsidR="0063748A">
        <w:rPr>
          <w:rStyle w:val="StyleVisioncontentC0000000009723E70"/>
          <w:i w:val="0"/>
          <w:color w:val="auto"/>
        </w:rPr>
        <w:t>is</w:t>
      </w:r>
      <w:r w:rsidR="0063748A" w:rsidRPr="00D92917">
        <w:rPr>
          <w:rStyle w:val="StyleVisioncontentC0000000009723E70"/>
          <w:i w:val="0"/>
          <w:color w:val="auto"/>
        </w:rPr>
        <w:t xml:space="preserve"> chosen so as to allow completion of the scan in a single breath hold</w:t>
      </w:r>
      <w:r w:rsidR="0063748A">
        <w:rPr>
          <w:rStyle w:val="StyleVisioncontentC0000000009723E70"/>
          <w:i w:val="0"/>
          <w:color w:val="auto"/>
        </w:rPr>
        <w:t xml:space="preserve"> with adequate spatial resolution along the subject z-axis</w:t>
      </w:r>
      <w:r w:rsidR="0063748A" w:rsidRPr="00D92917">
        <w:rPr>
          <w:rStyle w:val="StyleVisioncontentC0000000009723E7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commentRangeStart w:id="56"/>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commentRangeEnd w:id="56"/>
            <w:r w:rsidR="006B7874">
              <w:rPr>
                <w:rStyle w:val="CommentReference"/>
                <w:rFonts w:cs="Times New Roman"/>
                <w:lang w:val="x-none" w:eastAsia="x-none"/>
              </w:rPr>
              <w:commentReference w:id="56"/>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57" w:name="_Toc292350662"/>
      <w:r>
        <w:rPr>
          <w:rStyle w:val="StyleVisiontextC00000000097AAD00"/>
        </w:rPr>
        <w:br w:type="textWrapping" w:clear="all"/>
      </w:r>
      <w:bookmarkStart w:id="58" w:name="_Toc482683236"/>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57"/>
      <w:bookmarkEnd w:id="58"/>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1B410DA7"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 12)</w:t>
      </w:r>
      <w:r w:rsidR="00CD05F0">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2E0AC022"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13, 31)</w:t>
      </w:r>
      <w:r w:rsidR="00CD05F0">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22B0D261"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2)</w:t>
      </w:r>
      <w:r w:rsidR="00CD05F0">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1B2526FE"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r>
      <w:r w:rsidR="00CD05F0">
        <w:rPr>
          <w:rStyle w:val="StyleVisionparagraphC00000000097AD4E0-contentC00000000097B3570"/>
          <w:i w:val="0"/>
          <w:color w:val="auto"/>
        </w:rPr>
        <w:instrText xml:space="preserve"> ADDIN EN.CITE &lt;EndNote&gt;&lt;Cite&gt;&lt;Author&gt;Willemink&lt;/Author&gt;&lt;Year&gt;2013&lt;/Year&gt;&lt;RecNum&gt;2161&lt;/RecNum&gt;&lt;DisplayText&gt;(33)&lt;/DisplayText&gt;&lt;record&gt;&lt;rec-number&gt;2161&lt;/rec-number&gt;&lt;foreign-keys&gt;&lt;key app="EN" db-id="fvzx95zaxvdvakexsaapvr5cefv0sdsfad0d" timestamp="1441227426"&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3)</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16-18, 29, 34)</w:t>
      </w:r>
      <w:r w:rsidR="00CD05F0">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695BCB18"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consistent </w:t>
            </w:r>
            <w:r w:rsidRPr="00925F0B">
              <w:rPr>
                <w:rStyle w:val="StyleVisionparagraphC0000000009738E20-contentC000000000974C8B0"/>
                <w:i w:val="0"/>
                <w:color w:val="auto"/>
              </w:rPr>
              <w:t xml:space="preserve">(i.e. within 0.5mm) </w:t>
            </w:r>
            <w:r w:rsidRPr="00CF4A05">
              <w:rPr>
                <w:rStyle w:val="StyleVisionparagraphC0000000009738E20-contentC000000000974C8B0"/>
                <w:i w:val="0"/>
                <w:color w:val="auto"/>
              </w:rPr>
              <w:t>with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59" w:name="_Toc438038800"/>
      <w:bookmarkStart w:id="60" w:name="_Toc292350663"/>
    </w:p>
    <w:p w14:paraId="1866626F" w14:textId="69D14ADE" w:rsidR="008F3F01" w:rsidRPr="00BC0B87" w:rsidRDefault="008F3F01" w:rsidP="008F3F01">
      <w:pPr>
        <w:pStyle w:val="Heading2"/>
      </w:pPr>
      <w:bookmarkStart w:id="61" w:name="_Toc482683237"/>
      <w:r w:rsidRPr="00BC0B87">
        <w:t>3.</w:t>
      </w:r>
      <w:r w:rsidR="00A50C7C">
        <w:t>9</w:t>
      </w:r>
      <w:r w:rsidRPr="00BC0B87">
        <w:t>. Image Q</w:t>
      </w:r>
      <w:r w:rsidR="005E1C9C" w:rsidRPr="00BC0B87">
        <w:t xml:space="preserve">uality </w:t>
      </w:r>
      <w:r w:rsidRPr="00BC0B87">
        <w:t>A</w:t>
      </w:r>
      <w:bookmarkEnd w:id="59"/>
      <w:r w:rsidR="005E1C9C" w:rsidRPr="00BC0B87">
        <w:t>ssurance</w:t>
      </w:r>
      <w:bookmarkEnd w:id="61"/>
    </w:p>
    <w:p w14:paraId="60DDD4E1" w14:textId="77777777" w:rsidR="00330835" w:rsidRPr="00BD241F" w:rsidRDefault="00330835" w:rsidP="00330835">
      <w:pPr>
        <w:spacing w:after="160"/>
      </w:pPr>
      <w:bookmarkStart w:id="62"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62"/>
    </w:p>
    <w:p w14:paraId="318E6F2B" w14:textId="1E15E807"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compliance with the profile. The Image QA details listed here are the ones QIBA has chosen to highlight in relation to achieving the Profile c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63"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63"/>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127B98A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un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1379B95C"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diameter is between </w:t>
            </w:r>
            <w:r>
              <w:rPr>
                <w:rFonts w:cs="Arial"/>
                <w:bCs/>
                <w:color w:val="000000"/>
              </w:rPr>
              <w:t>6</w:t>
            </w:r>
            <w:r w:rsidRPr="00745C94">
              <w:rPr>
                <w:rFonts w:cs="Arial"/>
                <w:bCs/>
                <w:color w:val="000000"/>
              </w:rPr>
              <w:t xml:space="preserve"> mm and 1</w:t>
            </w:r>
            <w:r>
              <w:rPr>
                <w:rFonts w:cs="Arial"/>
                <w:bCs/>
                <w:color w:val="000000"/>
              </w:rPr>
              <w:t>2</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lastRenderedPageBreak/>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64" w:name="_Toc482683238"/>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60"/>
      <w:bookmarkEnd w:id="64"/>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0AE9B9EA"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spiculated or irregularly shaped nodules </w:t>
      </w:r>
      <w:r w:rsidR="00CD05F0">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 </w:instrText>
      </w:r>
      <w:r w:rsidR="004F7EF4">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DATA </w:instrText>
      </w:r>
      <w:r w:rsidR="004F7EF4">
        <w:rPr>
          <w:rStyle w:val="StyleVisionparagraphC00000000098136F0-contentC000000000981FCF0"/>
          <w:i w:val="0"/>
          <w:color w:val="auto"/>
        </w:rPr>
      </w:r>
      <w:r w:rsidR="004F7EF4">
        <w:rPr>
          <w:rStyle w:val="StyleVisionparagraphC00000000098136F0-contentC000000000981FCF0"/>
          <w:i w:val="0"/>
          <w:color w:val="auto"/>
        </w:rPr>
        <w:fldChar w:fldCharType="end"/>
      </w:r>
      <w:r w:rsidR="00CD05F0">
        <w:rPr>
          <w:rStyle w:val="StyleVisionparagraphC00000000098136F0-contentC000000000981FCF0"/>
          <w:i w:val="0"/>
          <w:color w:val="auto"/>
        </w:rPr>
      </w:r>
      <w:r w:rsidR="00CD05F0">
        <w:rPr>
          <w:rStyle w:val="StyleVisionparagraphC00000000098136F0-contentC000000000981FCF0"/>
          <w:i w:val="0"/>
          <w:color w:val="auto"/>
        </w:rPr>
        <w:fldChar w:fldCharType="separate"/>
      </w:r>
      <w:r w:rsidR="004F7EF4">
        <w:rPr>
          <w:rStyle w:val="StyleVisionparagraphC00000000098136F0-contentC000000000981FCF0"/>
          <w:i w:val="0"/>
          <w:noProof/>
          <w:color w:val="auto"/>
        </w:rPr>
        <w:t>(35-40)</w:t>
      </w:r>
      <w:r w:rsidR="00CD05F0">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438DFBBB"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52ABC">
        <w:t xml:space="preserve">shall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lastRenderedPageBreak/>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5C7B5F" w:rsidRPr="00F84D29" w14:paraId="7567C69C" w14:textId="77777777" w:rsidTr="00570358">
        <w:trPr>
          <w:trHeight w:val="43"/>
          <w:tblCellSpacing w:w="7" w:type="dxa"/>
        </w:trPr>
        <w:tc>
          <w:tcPr>
            <w:tcW w:w="2048"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1709"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5C7B5F" w:rsidRPr="00F84D29" w:rsidRDefault="00360303" w:rsidP="00360303">
            <w:pPr>
              <w:rPr>
                <w:rStyle w:val="StyleVisiontablecellC0000000009814140-contentC00000000098201D0"/>
                <w:i w:val="0"/>
                <w:color w:val="auto"/>
              </w:rPr>
            </w:pPr>
            <w:r>
              <w:rPr>
                <w:rStyle w:val="StyleVisiontablecellC0000000009814140-contentC00000000098201D0"/>
                <w:i w:val="0"/>
                <w:color w:val="auto"/>
              </w:rPr>
              <w:t>Shall disqualify n</w:t>
            </w:r>
            <w:r w:rsidR="005C7B5F" w:rsidRPr="00F84D29">
              <w:rPr>
                <w:rStyle w:val="StyleVisiontablecellC0000000009814140-contentC00000000098201D0"/>
                <w:i w:val="0"/>
                <w:color w:val="auto"/>
              </w:rPr>
              <w:t xml:space="preserve">odules with inadequate </w:t>
            </w:r>
            <w:r w:rsidR="00890DF6" w:rsidRPr="00F84D29">
              <w:rPr>
                <w:rStyle w:val="StyleVisiontablecellC0000000009814140-contentC00000000098201D0"/>
                <w:i w:val="0"/>
                <w:color w:val="auto"/>
              </w:rPr>
              <w:t xml:space="preserve">automated </w:t>
            </w:r>
            <w:r w:rsidR="005C7B5F" w:rsidRPr="00F84D29">
              <w:rPr>
                <w:rStyle w:val="StyleVisiontablecellC0000000009814140-contentC00000000098201D0"/>
                <w:i w:val="0"/>
                <w:color w:val="auto"/>
              </w:rPr>
              <w:t>segmentations or nodules with non</w:t>
            </w:r>
            <w:r w:rsidR="00570358">
              <w:rPr>
                <w:rStyle w:val="StyleVisiontablecellC0000000009814140-contentC00000000098201D0"/>
                <w:i w:val="0"/>
                <w:color w:val="auto"/>
              </w:rPr>
              <w:t>-</w:t>
            </w:r>
            <w:r w:rsidR="005C7B5F" w:rsidRPr="00F84D29">
              <w:rPr>
                <w:rStyle w:val="StyleVisiontablecellC0000000009814140-contentC00000000098201D0"/>
                <w:i w:val="0"/>
                <w:color w:val="auto"/>
              </w:rPr>
              <w:t>comparable segmentations at both time points.</w:t>
            </w:r>
          </w:p>
        </w:tc>
      </w:tr>
      <w:tr w:rsidR="00F207E8" w:rsidRPr="00F84D29" w14:paraId="22ECD81B" w14:textId="77777777" w:rsidTr="00570358">
        <w:trPr>
          <w:trHeight w:val="507"/>
          <w:tblCellSpacing w:w="7" w:type="dxa"/>
        </w:trPr>
        <w:tc>
          <w:tcPr>
            <w:tcW w:w="2048"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207E8" w:rsidRPr="00BC0B87" w:rsidRDefault="002C0769" w:rsidP="002C0769">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00F207E8"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00F207E8"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w:t>
            </w:r>
            <w:r w:rsidR="00A900AC">
              <w:rPr>
                <w:rStyle w:val="StyleVisionparagraphC00000000098136F0-contentC000000000981FCF0"/>
                <w:i w:val="0"/>
                <w:color w:val="auto"/>
              </w:rPr>
              <w:t xml:space="preserve">appropriate </w:t>
            </w:r>
            <w:r>
              <w:rPr>
                <w:rStyle w:val="StyleVisionparagraphC00000000098136F0-contentC000000000981FCF0"/>
                <w:i w:val="0"/>
                <w:color w:val="auto"/>
              </w:rPr>
              <w:t xml:space="preserve">settings </w:t>
            </w:r>
            <w:r w:rsidR="00A900AC">
              <w:rPr>
                <w:rStyle w:val="StyleVisionparagraphC00000000098136F0-contentC000000000981FCF0"/>
                <w:i w:val="0"/>
                <w:color w:val="auto"/>
              </w:rPr>
              <w:t xml:space="preserve">for </w:t>
            </w:r>
            <w:r w:rsidR="00F207E8" w:rsidRPr="00F84D29">
              <w:rPr>
                <w:rStyle w:val="StyleVisionparagraphC00000000098136F0-contentC000000000981FCF0"/>
                <w:i w:val="0"/>
                <w:color w:val="auto"/>
              </w:rPr>
              <w:t>all time points.</w:t>
            </w:r>
          </w:p>
        </w:tc>
      </w:tr>
      <w:tr w:rsidR="00570358" w:rsidRPr="00F84D29" w14:paraId="58B66384" w14:textId="77777777" w:rsidTr="00570358">
        <w:trPr>
          <w:tblCellSpacing w:w="7" w:type="dxa"/>
        </w:trPr>
        <w:tc>
          <w:tcPr>
            <w:tcW w:w="2048" w:type="dxa"/>
            <w:vAlign w:val="center"/>
          </w:tcPr>
          <w:p w14:paraId="3F5A3B7A" w14:textId="651A12E9" w:rsidR="00570358" w:rsidRPr="00C07E3A" w:rsidRDefault="002E58DE" w:rsidP="00570358">
            <w:pPr>
              <w:rPr>
                <w:rStyle w:val="StyleVisiontablecellC0000000009814140-contentC00000000098201D0"/>
                <w:i w:val="0"/>
                <w:color w:val="auto"/>
              </w:rPr>
            </w:pPr>
            <w:r>
              <w:rPr>
                <w:rStyle w:val="StyleVisiontablecellC0000000009814140-contentC00000000098201D0"/>
                <w:i w:val="0"/>
                <w:color w:val="auto"/>
              </w:rPr>
              <w:t>Equipment</w:t>
            </w:r>
          </w:p>
        </w:tc>
        <w:tc>
          <w:tcPr>
            <w:tcW w:w="1709" w:type="dxa"/>
            <w:vAlign w:val="center"/>
          </w:tcPr>
          <w:p w14:paraId="16AC66E9" w14:textId="77777777" w:rsidR="002E58DE"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Technologist/</w:t>
            </w:r>
          </w:p>
          <w:p w14:paraId="03A88CBE" w14:textId="30ED3238" w:rsidR="00570358"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6691" w:type="dxa"/>
            <w:vAlign w:val="center"/>
          </w:tcPr>
          <w:p w14:paraId="742C0B32" w14:textId="55457038" w:rsidR="00570358" w:rsidRDefault="00570358" w:rsidP="00570358">
            <w:pPr>
              <w:rPr>
                <w:rStyle w:val="StyleVisiontablecellC0000000009814140-contentC00000000098201D0"/>
                <w:i w:val="0"/>
                <w:color w:val="auto"/>
              </w:rPr>
            </w:pPr>
            <w:r>
              <w:rPr>
                <w:rStyle w:val="StyleVisiontablecellC0000000009814140-contentC00000000098201D0"/>
                <w:i w:val="0"/>
                <w:color w:val="auto"/>
              </w:rPr>
              <w:t>Shall use the same</w:t>
            </w:r>
            <w:r w:rsidRPr="00570358">
              <w:rPr>
                <w:rStyle w:val="StyleVisiontablecellC0000000009814140-contentC00000000098201D0"/>
                <w:i w:val="0"/>
                <w:color w:val="auto"/>
              </w:rPr>
              <w:t xml:space="preserve"> measurement system (scanner model, soft</w:t>
            </w:r>
            <w:r>
              <w:rPr>
                <w:rStyle w:val="StyleVisiontablecellC0000000009814140-contentC00000000098201D0"/>
                <w:i w:val="0"/>
                <w:color w:val="auto"/>
              </w:rPr>
              <w:t xml:space="preserve">ware, and operator) </w:t>
            </w:r>
            <w:r w:rsidRPr="00570358">
              <w:rPr>
                <w:rStyle w:val="StyleVisiontablecellC0000000009814140-contentC00000000098201D0"/>
                <w:i w:val="0"/>
                <w:color w:val="auto"/>
              </w:rPr>
              <w:t xml:space="preserve">at the two </w:t>
            </w:r>
            <w:r>
              <w:rPr>
                <w:rStyle w:val="StyleVisiontablecellC0000000009814140-contentC00000000098201D0"/>
                <w:i w:val="0"/>
                <w:color w:val="auto"/>
              </w:rPr>
              <w:t>time points.</w:t>
            </w:r>
          </w:p>
        </w:tc>
      </w:tr>
    </w:tbl>
    <w:p w14:paraId="2596E8CA" w14:textId="77777777" w:rsidR="00A50C7C" w:rsidRDefault="00A50C7C">
      <w:pPr>
        <w:widowControl/>
        <w:autoSpaceDE/>
        <w:autoSpaceDN/>
        <w:adjustRightInd/>
        <w:rPr>
          <w:rFonts w:cs="Times New Roman"/>
          <w:b/>
          <w:sz w:val="36"/>
          <w:szCs w:val="20"/>
        </w:rPr>
      </w:pPr>
      <w:bookmarkStart w:id="65" w:name="_Toc438038812"/>
      <w:bookmarkStart w:id="66" w:name="_Toc382939123"/>
      <w:bookmarkStart w:id="67" w:name="_Toc418422335"/>
      <w:bookmarkStart w:id="68" w:name="_Toc292350669"/>
      <w:r>
        <w:br w:type="page"/>
      </w:r>
    </w:p>
    <w:p w14:paraId="78D56ADF" w14:textId="297135B3" w:rsidR="00E70099" w:rsidRPr="00BC0B87" w:rsidRDefault="00B5579F" w:rsidP="00BC0B87">
      <w:pPr>
        <w:pStyle w:val="Heading1"/>
      </w:pPr>
      <w:bookmarkStart w:id="69" w:name="_Toc482683239"/>
      <w:r w:rsidRPr="00BC0B87">
        <w:lastRenderedPageBreak/>
        <w:t xml:space="preserve">4. Assessment </w:t>
      </w:r>
      <w:bookmarkEnd w:id="65"/>
      <w:r w:rsidR="00A3704C">
        <w:t>Procedures</w:t>
      </w:r>
      <w:bookmarkEnd w:id="69"/>
    </w:p>
    <w:p w14:paraId="0EBBC76C" w14:textId="047996F4" w:rsidR="00B61287" w:rsidRDefault="00B5579F" w:rsidP="00B501E2">
      <w:pPr>
        <w:pStyle w:val="BodyText"/>
      </w:pPr>
      <w:bookmarkStart w:id="70"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77777777"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47A0CEB4"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526AA5">
        <w:t>compliance procedures</w:t>
      </w:r>
      <w:r w:rsidR="00E86541">
        <w:t xml:space="preserve"> that equipment vendors </w:t>
      </w:r>
      <w:r w:rsidR="00526AA5">
        <w:t xml:space="preserve">must perform for a specific vendor equipment model to comply with the profile. The </w:t>
      </w:r>
      <w:r w:rsidR="00526AA5" w:rsidRPr="00B501E2">
        <w:rPr>
          <w:b/>
        </w:rPr>
        <w:t>Clinical Site Assessment Procedure</w:t>
      </w:r>
      <w:r w:rsidR="00526AA5">
        <w:t xml:space="preserve"> (Section 4.3) describes the steps needed by a clinical site to achieve compliance with this profile.</w:t>
      </w:r>
    </w:p>
    <w:p w14:paraId="0751F631" w14:textId="4299EDD4" w:rsidR="00496927" w:rsidRPr="00B501E2" w:rsidRDefault="00496927">
      <w:pPr>
        <w:pStyle w:val="Heading2"/>
        <w:rPr>
          <w:rStyle w:val="StyleVisiontextC00000000096B03D0"/>
        </w:rPr>
      </w:pPr>
      <w:bookmarkStart w:id="71" w:name="_Toc382939124"/>
      <w:bookmarkStart w:id="72" w:name="_Toc418422336"/>
      <w:bookmarkStart w:id="73" w:name="_Toc292350665"/>
      <w:bookmarkStart w:id="74" w:name="_Toc382939125"/>
      <w:bookmarkStart w:id="75" w:name="_Toc418422337"/>
      <w:bookmarkStart w:id="76" w:name="_Toc482683240"/>
      <w:bookmarkEnd w:id="66"/>
      <w:bookmarkEnd w:id="67"/>
      <w:bookmarkEnd w:id="70"/>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76"/>
    </w:p>
    <w:p w14:paraId="135CA704" w14:textId="2997059B" w:rsidR="00FB1F88" w:rsidRDefault="00E86541" w:rsidP="00B501E2">
      <w:r>
        <w:t>There are two types of equipment used to perform lung nodule measurements in this p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to verify compliance with profile requirements.</w:t>
      </w:r>
    </w:p>
    <w:p w14:paraId="5344FEC5" w14:textId="0D029BAF" w:rsidR="00547F69" w:rsidRDefault="00547F69" w:rsidP="00547F69"/>
    <w:p w14:paraId="49102151" w14:textId="50049CBA" w:rsidR="00CF171A" w:rsidRPr="00B501E2" w:rsidRDefault="00547F69" w:rsidP="00B501E2">
      <w:r>
        <w:t>To date for routine clinical imaging, technical criteria have been typically developed for assessing performance in qualitative imaging applications. With this profile, we are evaluating the imaging relative to assessing performance in quantitative imaging. To reliably measure small changes in the volume of pulmonary nodules is a new and very demanding task requiring a significant upgrading of the conformance process. QIBA describe this transition as moving f</w:t>
      </w:r>
      <w:r>
        <w:t xml:space="preserve">rom a periodic “passive” to an </w:t>
      </w:r>
      <w:r>
        <w:t>“active” conformance process. This new active conformance process is required to allow the level of measurement accuracy embedding in the Profile claim within a defined statistical confidence interval. The active conformance process involves a prospective test of the CT scanner to be used for the screening evaluation with all of the requisite measurement parameters of the CT set as outlined in this Profile document. Therefore</w:t>
      </w:r>
      <w:r>
        <w:t>,</w:t>
      </w:r>
      <w:r>
        <w:t xml:space="preserve"> to validate conformance with the Profile, images are acquired of a </w:t>
      </w:r>
      <w:r>
        <w:t>standard reference object. The</w:t>
      </w:r>
      <w:r>
        <w:t xml:space="preserve"> resulting image</w:t>
      </w:r>
      <w:r>
        <w:t>s</w:t>
      </w:r>
      <w:r>
        <w:t xml:space="preserve"> are sent to the QIBA Conformance evaluation site for review, and after an automated analysis, a comprehensive report of the scanner performance relative to the conformance requirement of the Profile is sent back to the site (typically within the ensuing hour). The overall goal of the process, is to ensure that the CT scanner is performing well enough when set to the specified acquisition parameters, so that it can provide accurate and robust imaging information relative to the stated statistical boundaries of the Profile claim.</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74"/>
      <w:bookmarkEnd w:id="75"/>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71"/>
    <w:bookmarkEnd w:id="72"/>
    <w:p w14:paraId="4EC18850" w14:textId="55929C02"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r w:rsidR="00BB3F61">
        <w:t>five metrics:</w:t>
      </w:r>
    </w:p>
    <w:p w14:paraId="687D6A3E" w14:textId="35B3FE32" w:rsidR="000C4D78" w:rsidRDefault="000C4D78" w:rsidP="00215BA8">
      <w:pPr>
        <w:pStyle w:val="BodyText"/>
        <w:numPr>
          <w:ilvl w:val="0"/>
          <w:numId w:val="26"/>
        </w:numPr>
        <w:spacing w:after="0"/>
      </w:pPr>
      <w:r w:rsidRPr="00215BA8">
        <w:rPr>
          <w:u w:val="single"/>
        </w:rPr>
        <w:t>Resolution</w:t>
      </w:r>
      <w:r>
        <w:t xml:space="preserve"> is assessed in terms of </w:t>
      </w:r>
      <w:r w:rsidR="00C23FCA">
        <w:t xml:space="preserve">the estimated response of the imaging system to a point source </w:t>
      </w:r>
      <w:r w:rsidR="00C23FCA">
        <w:lastRenderedPageBreak/>
        <w:t xml:space="preserve">(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p>
    <w:p w14:paraId="2D9D6737" w14:textId="3E7CEF85" w:rsidR="007749D0" w:rsidRDefault="000C4D78" w:rsidP="00215BA8">
      <w:pPr>
        <w:pStyle w:val="BodyText"/>
        <w:numPr>
          <w:ilvl w:val="0"/>
          <w:numId w:val="26"/>
        </w:numPr>
        <w:spacing w:after="0"/>
      </w:pPr>
      <w:r w:rsidRPr="00215BA8">
        <w:rPr>
          <w:u w:val="single"/>
        </w:rPr>
        <w:t xml:space="preserve">HU </w:t>
      </w:r>
      <w:r w:rsidR="00EF1917">
        <w:rPr>
          <w:u w:val="single"/>
        </w:rPr>
        <w:t>Deviation</w:t>
      </w:r>
      <w:r>
        <w:t xml:space="preserve"> is </w:t>
      </w:r>
      <w:r w:rsidR="00EF1917">
        <w:t xml:space="preserve">a measure of bias that is </w:t>
      </w:r>
      <w:r>
        <w:t xml:space="preserve">assessed in terms of </w:t>
      </w:r>
      <w:r w:rsidR="00EE2B8E">
        <w:t xml:space="preserve">the deviation of the mean HU </w:t>
      </w:r>
      <w:r w:rsidR="007749D0">
        <w:t xml:space="preserve">from expected when imaging a </w:t>
      </w:r>
      <w:r w:rsidR="00EE2B8E">
        <w:t xml:space="preserve">material </w:t>
      </w:r>
      <w:r w:rsidR="007749D0">
        <w:t>with uniform density.</w:t>
      </w:r>
    </w:p>
    <w:p w14:paraId="3E7E674A" w14:textId="59FD905D" w:rsidR="00A125CD" w:rsidRDefault="00A125CD" w:rsidP="00215BA8">
      <w:pPr>
        <w:pStyle w:val="BodyText"/>
        <w:numPr>
          <w:ilvl w:val="0"/>
          <w:numId w:val="26"/>
        </w:numPr>
        <w:spacing w:after="0"/>
      </w:pPr>
      <w:r w:rsidRPr="00215BA8">
        <w:rPr>
          <w:u w:val="single"/>
        </w:rPr>
        <w:t>Voxel Noise</w:t>
      </w:r>
      <w:r>
        <w:t xml:space="preserve"> is</w:t>
      </w:r>
      <w:r w:rsidR="00EF1917">
        <w:t xml:space="preserve"> a measure of precision that is</w:t>
      </w:r>
      <w:r>
        <w:t xml:space="preserve"> assessed in terms of </w:t>
      </w:r>
      <w:r w:rsidRPr="000C4D78">
        <w:t>the standard deviation of pixel values when imaging a material with uniform density</w:t>
      </w:r>
      <w:r>
        <w:t>.</w:t>
      </w:r>
    </w:p>
    <w:p w14:paraId="55FCCEF7" w14:textId="470FE91D"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w:t>
      </w:r>
      <w:r w:rsidR="00E73A4D">
        <w:t xml:space="preserve">hollow </w:t>
      </w:r>
      <w:r w:rsidR="00846952">
        <w:t xml:space="preserve">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5BFD6482"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368679E5">
                <wp:simplePos x="0" y="0"/>
                <wp:positionH relativeFrom="margin">
                  <wp:align>right</wp:align>
                </wp:positionH>
                <wp:positionV relativeFrom="paragraph">
                  <wp:posOffset>220345</wp:posOffset>
                </wp:positionV>
                <wp:extent cx="2790825" cy="29622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962275"/>
                        </a:xfrm>
                        <a:prstGeom prst="rect">
                          <a:avLst/>
                        </a:prstGeom>
                        <a:solidFill>
                          <a:srgbClr val="FFFFFF"/>
                        </a:solidFill>
                        <a:ln w="9525">
                          <a:solidFill>
                            <a:srgbClr val="000000"/>
                          </a:solidFill>
                          <a:miter lim="800000"/>
                          <a:headEnd/>
                          <a:tailEnd/>
                        </a:ln>
                      </wps:spPr>
                      <wps:txbx>
                        <w:txbxContent>
                          <w:p w14:paraId="031FC506" w14:textId="46BB314D" w:rsidR="0087765C" w:rsidRDefault="0087765C" w:rsidP="00125B1B">
                            <w:r>
                              <w:rPr>
                                <w:noProof/>
                              </w:rPr>
                              <w:drawing>
                                <wp:inline distT="0" distB="0" distL="0" distR="0" wp14:anchorId="4E140BAD" wp14:editId="344E1B49">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3330" cy="2299731"/>
                                          </a:xfrm>
                                          <a:prstGeom prst="rect">
                                            <a:avLst/>
                                          </a:prstGeom>
                                        </pic:spPr>
                                      </pic:pic>
                                    </a:graphicData>
                                  </a:graphic>
                                </wp:inline>
                              </w:drawing>
                            </w:r>
                          </w:p>
                          <w:p w14:paraId="34A881F6" w14:textId="77777777" w:rsidR="0087765C" w:rsidRDefault="0087765C">
                            <w:pPr>
                              <w:rPr>
                                <w:sz w:val="22"/>
                                <w:highlight w:val="yellow"/>
                              </w:rPr>
                            </w:pPr>
                          </w:p>
                          <w:p w14:paraId="4A87E5AA" w14:textId="10E4EE8C" w:rsidR="0087765C" w:rsidRPr="00215BA8" w:rsidRDefault="0087765C">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showing the QIBA Quantitative CT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168.55pt;margin-top:17.35pt;width:219.75pt;height:233.2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">
                <v:textbox>
                  <w:txbxContent>
                    <w:p w14:paraId="031FC506" w14:textId="46BB314D" w:rsidR="0087765C" w:rsidRDefault="0087765C" w:rsidP="00125B1B">
                      <w:r>
                        <w:rPr>
                          <w:noProof/>
                        </w:rPr>
                        <w:drawing>
                          <wp:inline distT="0" distB="0" distL="0" distR="0" wp14:anchorId="4E140BAD" wp14:editId="344E1B49">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3330" cy="2299731"/>
                                    </a:xfrm>
                                    <a:prstGeom prst="rect">
                                      <a:avLst/>
                                    </a:prstGeom>
                                  </pic:spPr>
                                </pic:pic>
                              </a:graphicData>
                            </a:graphic>
                          </wp:inline>
                        </w:drawing>
                      </w:r>
                    </w:p>
                    <w:p w14:paraId="34A881F6" w14:textId="77777777" w:rsidR="0087765C" w:rsidRDefault="0087765C">
                      <w:pPr>
                        <w:rPr>
                          <w:sz w:val="22"/>
                          <w:highlight w:val="yellow"/>
                        </w:rPr>
                      </w:pPr>
                    </w:p>
                    <w:p w14:paraId="4A87E5AA" w14:textId="10E4EE8C" w:rsidR="0087765C" w:rsidRPr="00215BA8" w:rsidRDefault="0087765C">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showing the QIBA Quantitative CT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the QIBA Quantitative CT Phantom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overall design of the p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A54B0D">
        <w:rPr>
          <w:rStyle w:val="StyleVisioncontentC0000000009723E70"/>
          <w:i w:val="0"/>
          <w:color w:val="auto"/>
        </w:rPr>
        <w:t xml:space="preserve"> </w:t>
      </w:r>
      <w:r w:rsidR="000976A3">
        <w:rPr>
          <w:rStyle w:val="StyleVisioncontentC0000000009723E70"/>
          <w:i w:val="0"/>
          <w:color w:val="auto"/>
        </w:rPr>
        <w:t xml:space="preserve">Within each module is a precision manufactured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060F87">
        <w:rPr>
          <w:rStyle w:val="StyleVisioncontentC0000000009723E70"/>
          <w:i w:val="0"/>
          <w:color w:val="auto"/>
        </w:rPr>
        <w:t>Approximately 6.0 mm above the hollow cylinder is a homogeneous Acrylic 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060F87">
        <w:rPr>
          <w:rStyle w:val="StyleVisioncontentC0000000009723E70"/>
          <w:i w:val="0"/>
          <w:color w:val="auto"/>
        </w:rPr>
        <w:t>Teflon cylinder is also present 6.0 mm below the hollow cylinder with the same dimensions</w:t>
      </w:r>
      <w:r w:rsidR="00C067A3">
        <w:rPr>
          <w:rStyle w:val="StyleVisioncontentC0000000009723E70"/>
          <w:i w:val="0"/>
          <w:color w:val="auto"/>
        </w:rPr>
        <w:t xml:space="preserve"> as the Acrylic cylinder</w:t>
      </w:r>
      <w:r w:rsidR="00060F87">
        <w:rPr>
          <w:rStyle w:val="StyleVisioncontentC0000000009723E70"/>
          <w:i w:val="0"/>
          <w:color w:val="auto"/>
        </w:rPr>
        <w:t xml:space="preserve">.  </w:t>
      </w:r>
      <w:r w:rsidR="00A54B0D">
        <w:rPr>
          <w:rStyle w:val="StyleVisioncontentC0000000009723E70"/>
          <w:i w:val="0"/>
          <w:color w:val="auto"/>
        </w:rPr>
        <w:t>The phantom also has a</w:t>
      </w:r>
      <w:r w:rsidR="00CA49CD">
        <w:rPr>
          <w:rStyle w:val="StyleVisioncontentC0000000009723E70"/>
          <w:i w:val="0"/>
          <w:color w:val="auto"/>
        </w:rPr>
        <w:t>n iso</w:t>
      </w:r>
      <w:r w:rsidR="00C067A3">
        <w:rPr>
          <w:rStyle w:val="StyleVisioncontentC0000000009723E70"/>
          <w:i w:val="0"/>
          <w:color w:val="auto"/>
        </w:rPr>
        <w:t>-</w:t>
      </w:r>
      <w:r w:rsidR="00A54B0D">
        <w:rPr>
          <w:rStyle w:val="StyleVisioncontentC0000000009723E70"/>
          <w:i w:val="0"/>
          <w:color w:val="auto"/>
        </w:rPr>
        <w:t>centering and alignment target on the outer surface.</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45D37850" w:rsidR="000A5B98" w:rsidRDefault="004B6352" w:rsidP="002A6122">
      <w:pPr>
        <w:pStyle w:val="3"/>
        <w:rPr>
          <w:rStyle w:val="StyleVisioncontentC0000000009723E70"/>
          <w:i w:val="0"/>
          <w:color w:val="auto"/>
        </w:rPr>
      </w:pPr>
      <w:r>
        <w:rPr>
          <w:rStyle w:val="StyleVisioncontentC0000000009723E70"/>
          <w:i w:val="0"/>
          <w:color w:val="auto"/>
        </w:rPr>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r>
        <w:rPr>
          <w:rStyle w:val="StyleVisioncontentC0000000009723E70"/>
          <w:i w:val="0"/>
          <w:color w:val="auto"/>
        </w:rPr>
        <w:t>five</w:t>
      </w:r>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characteristics at three distances (</w:t>
      </w:r>
      <w:r w:rsidR="0016126A">
        <w:rPr>
          <w:rStyle w:val="StyleVisioncontentC0000000009723E70"/>
          <w:i w:val="0"/>
          <w:color w:val="auto"/>
        </w:rPr>
        <w:t xml:space="preserve">approximately </w:t>
      </w:r>
      <w:r w:rsidR="002A6122">
        <w:rPr>
          <w:rStyle w:val="StyleVisioncontentC0000000009723E70"/>
          <w:i w:val="0"/>
          <w:color w:val="auto"/>
        </w:rPr>
        <w:t xml:space="preserve">0mm, </w:t>
      </w:r>
      <w:r w:rsidR="00CD62C8">
        <w:rPr>
          <w:rStyle w:val="StyleVisioncontentC0000000009723E70"/>
          <w:i w:val="0"/>
          <w:color w:val="auto"/>
        </w:rPr>
        <w:t>102</w:t>
      </w:r>
      <w:r>
        <w:rPr>
          <w:rStyle w:val="StyleVisioncontentC0000000009723E70"/>
          <w:i w:val="0"/>
          <w:color w:val="auto"/>
        </w:rPr>
        <w:t xml:space="preserve">mm, </w:t>
      </w:r>
      <w:r w:rsidR="00CD62C8">
        <w:rPr>
          <w:rStyle w:val="StyleVisioncontentC0000000009723E70"/>
          <w:i w:val="0"/>
          <w:color w:val="auto"/>
        </w:rPr>
        <w:t>204</w:t>
      </w:r>
      <w:r>
        <w:rPr>
          <w:rStyle w:val="StyleVisioncontentC0000000009723E70"/>
          <w:i w:val="0"/>
          <w:color w:val="auto"/>
        </w:rPr>
        <w:t xml:space="preserve">mm) from </w:t>
      </w:r>
      <w:r w:rsidR="00AE3B96">
        <w:rPr>
          <w:rStyle w:val="StyleVisioncontentC0000000009723E70"/>
          <w:i w:val="0"/>
          <w:color w:val="auto"/>
        </w:rPr>
        <w:t>scanner</w:t>
      </w:r>
      <w:r>
        <w:rPr>
          <w:rStyle w:val="StyleVisioncontentC0000000009723E70"/>
          <w:i w:val="0"/>
          <w:color w:val="auto"/>
        </w:rPr>
        <w:t xml:space="preserve"> isocenter.</w:t>
      </w:r>
    </w:p>
    <w:p w14:paraId="47B36557" w14:textId="18173FFF" w:rsidR="00DF278A" w:rsidRDefault="00DF278A" w:rsidP="00215BA8">
      <w:pPr>
        <w:widowControl/>
        <w:autoSpaceDE/>
        <w:autoSpaceDN/>
        <w:adjustRightInd/>
        <w:spacing w:before="269" w:after="269"/>
        <w:rPr>
          <w:szCs w:val="22"/>
        </w:rPr>
      </w:pPr>
      <w:r>
        <w:rPr>
          <w:rStyle w:val="StyleVisioncontentC0000000009723E70"/>
          <w:i w:val="0"/>
          <w:color w:val="auto"/>
        </w:rPr>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B61366">
        <w:rPr>
          <w:rStyle w:val="StyleVisioncontentC0000000009723E70"/>
          <w:i w:val="0"/>
          <w:color w:val="auto"/>
        </w:rPr>
        <w:t xml:space="preserve">the </w:t>
      </w:r>
      <w:r w:rsidR="00293CCA">
        <w:rPr>
          <w:rStyle w:val="StyleVisioncontentC0000000009723E70"/>
          <w:i w:val="0"/>
          <w:color w:val="auto"/>
        </w:rPr>
        <w:t>QIBA Quantitative CT Phantom</w:t>
      </w:r>
      <w:r>
        <w:rPr>
          <w:rStyle w:val="StyleVisioncontentC0000000009723E70"/>
          <w:i w:val="0"/>
          <w:color w:val="auto"/>
        </w:rPr>
        <w:t xml:space="preserve"> and determining the 3D Gaussian PSF sigmas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The resulting X</w:t>
      </w:r>
      <w:r w:rsidR="006750A0">
        <w:rPr>
          <w:rStyle w:val="StyleVisioncontentC0000000009723E70"/>
          <w:i w:val="0"/>
          <w:color w:val="auto"/>
        </w:rPr>
        <w:t>,</w:t>
      </w:r>
      <w:r>
        <w:rPr>
          <w:rStyle w:val="StyleVisioncontentC0000000009723E70"/>
          <w:i w:val="0"/>
          <w:color w:val="auto"/>
        </w:rPr>
        <w:t>Y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is calculated as the volume of an ellipsoid with semi-axis lengths of X, Y, and Z PSF sigmas</w:t>
      </w:r>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EE3CCA">
        <w:rPr>
          <w:rStyle w:val="StyleVisioncontentC0000000009723E70"/>
          <w:i w:val="0"/>
          <w:color w:val="auto"/>
        </w:rPr>
        <w:t xml:space="preserve">The 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6951D7">
        <w:rPr>
          <w:szCs w:val="22"/>
        </w:rPr>
        <w:t xml:space="preserve">can be directly translated to a Modulation Transfer Function at a 50% cutoff frequency (MTF 50) value </w:t>
      </w:r>
      <w:r w:rsidR="008C642A">
        <w:rPr>
          <w:szCs w:val="22"/>
        </w:rPr>
        <w:t>using the following equation [</w:t>
      </w:r>
      <w:r w:rsidR="006951D7">
        <w:rPr>
          <w:szCs w:val="22"/>
        </w:rPr>
        <w:t>53</w:t>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lastRenderedPageBreak/>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29800565" w14:textId="6A09DDF5" w:rsidR="005E56D8" w:rsidRDefault="005E56D8" w:rsidP="004B6352">
      <w:pPr>
        <w:pStyle w:val="3"/>
        <w:rPr>
          <w:rStyle w:val="StyleVisioncontentC0000000009723E70"/>
          <w:i w:val="0"/>
          <w:color w:val="auto"/>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p>
    <w:p w14:paraId="6936269F" w14:textId="3B64EA5F"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HU Deviation</w:t>
      </w:r>
      <w:r>
        <w:rPr>
          <w:rStyle w:val="StyleVisioncontentC0000000009723E70"/>
          <w:i w:val="0"/>
          <w:color w:val="auto"/>
        </w:rPr>
        <w:t xml:space="preserve"> for a particular material by first measuring the mean of HU density </w:t>
      </w:r>
      <w:r w:rsidRPr="00A958CB">
        <w:rPr>
          <w:rStyle w:val="StyleVisioncontentC0000000009723E70"/>
          <w:i w:val="0"/>
          <w:color w:val="auto"/>
        </w:rPr>
        <w:t xml:space="preserve">for voxels that are within a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are air and Delrin plastic and the HU deviation is expressed in HU.</w:t>
      </w:r>
    </w:p>
    <w:p w14:paraId="7499630D" w14:textId="53424B69"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p>
    <w:p w14:paraId="08481548" w14:textId="208E1D85"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 xml:space="preserve">minus the measured mean HU for Air represents the maximum observed contrast due to edge enhancement (EEm). </w:t>
      </w:r>
      <w:r w:rsidR="00437260">
        <w:rPr>
          <w:rStyle w:val="StyleVisioncontentC0000000009723E70"/>
          <w:i w:val="0"/>
          <w:color w:val="auto"/>
        </w:rPr>
        <w:t>The reference level of edge enhancement (EEr)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070F34D6" w:rsidR="001F4629" w:rsidRDefault="004556E5">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the mean square error (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the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The geometry of a perfect uncapped cylinder is used for the ideal reference object surface and marching cubes with a threshold halfway between the measured mean Delrin HU density and the measured mean Air HU density is used for the outer cylindrical surface.</w:t>
      </w:r>
      <w:bookmarkStart w:id="77" w:name="IDX"/>
      <w:bookmarkEnd w:id="73"/>
      <w:bookmarkEnd w:id="77"/>
    </w:p>
    <w:p w14:paraId="0E7D8646" w14:textId="69F3F997" w:rsidR="00496927" w:rsidRPr="00A203F2" w:rsidRDefault="00496927" w:rsidP="00B501E2">
      <w:pPr>
        <w:pStyle w:val="Heading3"/>
        <w:rPr>
          <w:rStyle w:val="StyleVisiontextC00000000096B03D0"/>
          <w:rFonts w:cs="Calibri"/>
          <w:szCs w:val="24"/>
        </w:rPr>
      </w:pPr>
      <w:bookmarkStart w:id="78"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562AA4CF" w:rsidR="00D7211D" w:rsidRPr="009B41E9" w:rsidRDefault="00564D58" w:rsidP="00B501E2">
      <w:pPr>
        <w:rPr>
          <w:rStyle w:val="StyleVisiontextC00000000096B03D0"/>
        </w:rPr>
      </w:pPr>
      <w:r w:rsidRPr="009B41E9">
        <w:rPr>
          <w:rStyle w:val="StyleVisiontextC00000000096B03D0"/>
        </w:rPr>
        <w:t xml:space="preserve">The assessor shall obtain two sets of CT scans from the QIBA quality assurance site x.y.org. A </w:t>
      </w:r>
      <w:r w:rsidR="00B64DA6" w:rsidRPr="009B41E9">
        <w:rPr>
          <w:rStyle w:val="StyleVisiontextC00000000096B03D0"/>
        </w:rPr>
        <w:t xml:space="preserve">“phantom </w:t>
      </w:r>
      <w:r w:rsidR="00B64DA6" w:rsidRPr="009B41E9">
        <w:rPr>
          <w:rStyle w:val="StyleVisiontextC00000000096B03D0"/>
        </w:rPr>
        <w:lastRenderedPageBreak/>
        <w:t xml:space="preserve">nodule dataset” contains </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 A “clinical nodule dataset” contains </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change must be zero.</w:t>
      </w:r>
    </w:p>
    <w:p w14:paraId="3ADB3897" w14:textId="77777777" w:rsidR="00D7211D" w:rsidRPr="009B41E9" w:rsidRDefault="00D7211D" w:rsidP="00B501E2">
      <w:pPr>
        <w:rPr>
          <w:rStyle w:val="StyleVisiontextC00000000096B03D0"/>
        </w:rPr>
      </w:pPr>
    </w:p>
    <w:p w14:paraId="672719F3" w14:textId="7E9B164A" w:rsidR="00D7211D" w:rsidRPr="009B41E9" w:rsidRDefault="00D7211D" w:rsidP="00B501E2">
      <w:pPr>
        <w:rPr>
          <w:rStyle w:val="StyleVisiontextC00000000096B03D0"/>
        </w:rPr>
      </w:pPr>
      <w:r w:rsidRPr="009B41E9">
        <w:rPr>
          <w:rStyle w:val="StyleVisiontextC00000000096B03D0"/>
        </w:rPr>
        <w:t xml:space="preserve">Two spreadsheet files are also provided at the </w:t>
      </w:r>
      <w:r w:rsidRPr="00547F69">
        <w:rPr>
          <w:rStyle w:val="StyleVisiontextC00000000096B03D0"/>
        </w:rPr>
        <w:t>x.y.org</w:t>
      </w:r>
      <w:r w:rsidRPr="009B41E9">
        <w:rPr>
          <w:rStyle w:val="StyleVisiontextC00000000096B03D0"/>
        </w:rPr>
        <w:t xml:space="preserve"> websit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xls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xls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294981E9"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compliant.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 xml:space="preserve">volume. The spreadsheet will also verify that the coefficient of variation for both geometric objects and repeat lung nodules does not exceed the values in </w:t>
      </w:r>
      <w:r w:rsidR="00922D49" w:rsidRPr="009B41E9">
        <w:rPr>
          <w:rStyle w:val="StyleVisiontextC00000000096B03D0"/>
          <w:b/>
        </w:rPr>
        <w:t>Table 1</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922D49" w:rsidRPr="00547F69">
        <w:rPr>
          <w:rStyle w:val="StyleVisiontextC00000000096B03D0"/>
        </w:rPr>
        <w:t>x.y.org</w:t>
      </w:r>
      <w:r w:rsidR="00922D49" w:rsidRPr="009B41E9">
        <w:rPr>
          <w:rStyle w:val="StyleVisiontextC00000000096B03D0"/>
        </w:rPr>
        <w:t xml:space="preserve">. The </w:t>
      </w:r>
      <w:r w:rsidR="00EE4869" w:rsidRPr="009B41E9">
        <w:rPr>
          <w:rStyle w:val="StyleVisiontextC00000000096B03D0"/>
        </w:rPr>
        <w:t>specific version of the lung nodule analysis software will be considered compliant w</w:t>
      </w:r>
      <w:r w:rsidR="00922D49" w:rsidRPr="009B41E9">
        <w:rPr>
          <w:rStyle w:val="StyleVisiontextC00000000096B03D0"/>
        </w:rPr>
        <w:t xml:space="preserve">hen at least two </w:t>
      </w:r>
      <w:r w:rsidR="00EE4869" w:rsidRPr="009B41E9">
        <w:rPr>
          <w:rStyle w:val="StyleVisiontextC00000000096B03D0"/>
        </w:rPr>
        <w:t xml:space="preserve">independent clinical </w:t>
      </w:r>
      <w:r w:rsidR="00922D49" w:rsidRPr="009B41E9">
        <w:rPr>
          <w:rStyle w:val="StyleVisiontextC00000000096B03D0"/>
        </w:rPr>
        <w:t>sites have successful</w:t>
      </w:r>
      <w:r w:rsidR="00EE4869" w:rsidRPr="009B41E9">
        <w:rPr>
          <w:rStyle w:val="StyleVisiontextC00000000096B03D0"/>
        </w:rPr>
        <w:t>ly performed this procedure.</w:t>
      </w:r>
    </w:p>
    <w:p w14:paraId="6F7E62BA" w14:textId="77777777" w:rsidR="00EE4869" w:rsidRDefault="00EE4869" w:rsidP="00B501E2">
      <w:pPr>
        <w:rPr>
          <w:rStyle w:val="StyleVisiontextC00000000096B03D0"/>
        </w:rPr>
      </w:pPr>
    </w:p>
    <w:p w14:paraId="6926DE4E" w14:textId="040989A9" w:rsidR="00923842" w:rsidRDefault="004A7027" w:rsidP="00B501E2">
      <w:pPr>
        <w:rPr>
          <w:rStyle w:val="StyleVisiontextC00000000096B03D0"/>
        </w:rPr>
      </w:pPr>
      <w:r>
        <w:rPr>
          <w:rStyle w:val="StyleVisiontextC00000000096B03D0"/>
        </w:rPr>
        <w:t>Sites can follow the vendor equipment procedure to verify compliance of software that is not on the list.</w:t>
      </w:r>
    </w:p>
    <w:p w14:paraId="18C612A6" w14:textId="77777777" w:rsidR="0067547D" w:rsidRPr="00A203F2" w:rsidRDefault="0067547D" w:rsidP="0067547D">
      <w:pPr>
        <w:pStyle w:val="Heading1"/>
        <w:rPr>
          <w:rStyle w:val="StyleVisiontextC00000000096B03D0"/>
          <w:sz w:val="28"/>
        </w:rPr>
      </w:pPr>
      <w:bookmarkStart w:id="79" w:name="_Toc482683241"/>
      <w:r w:rsidRPr="00A203F2">
        <w:rPr>
          <w:rStyle w:val="StyleVisiontextC00000000096B03D0"/>
          <w:sz w:val="28"/>
        </w:rPr>
        <w:t>4.2. Equipment Vendor</w:t>
      </w:r>
      <w:r>
        <w:rPr>
          <w:rStyle w:val="StyleVisiontextC00000000096B03D0"/>
          <w:sz w:val="28"/>
        </w:rPr>
        <w:t xml:space="preserve"> </w:t>
      </w:r>
      <w:r w:rsidRPr="00A203F2">
        <w:rPr>
          <w:rStyle w:val="StyleVisiontextC00000000096B03D0"/>
          <w:sz w:val="28"/>
        </w:rPr>
        <w:t>Assessment Procedures</w:t>
      </w:r>
      <w:bookmarkEnd w:id="79"/>
    </w:p>
    <w:p w14:paraId="5AF8275C" w14:textId="53D0CE44"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 xml:space="preserve">for a specific model of equipment to achieve conformance with this p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AE6DF4">
        <w:t xml:space="preserve"> the claims of this p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3F83156B"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ted in this p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0BBF729C" w:rsidR="005E4669" w:rsidRDefault="005E4669" w:rsidP="00111FC3">
      <w:r>
        <w:t>The scanner vendor will perform the following steps to demonstrate that a specific scanner model is conformant with this p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6C17BC2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 xml:space="preserve">vendor recommended acquisition protocol must meet the requirements of this profile and obtain a passing </w:t>
      </w:r>
      <w:r>
        <w:lastRenderedPageBreak/>
        <w:t>automated image quality report according to the steps in section 4.3.1.</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mAs,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r>
        <w:t>mAs</w:t>
      </w:r>
      <w:r>
        <w:tab/>
      </w:r>
      <w:r>
        <w:tab/>
      </w:r>
      <w:r>
        <w:tab/>
      </w:r>
      <w:r w:rsidR="000371AB">
        <w:tab/>
        <w:t>4</w:t>
      </w:r>
      <w:r w:rsidR="00095D4D">
        <w:t>0</w:t>
      </w:r>
    </w:p>
    <w:p w14:paraId="0018328F" w14:textId="63C44054" w:rsidR="00A873F4" w:rsidRDefault="00A873F4" w:rsidP="00547F69">
      <w:pPr>
        <w:pStyle w:val="ListParagraph"/>
        <w:ind w:firstLine="720"/>
      </w:pPr>
      <w:r>
        <w:t>kVp</w:t>
      </w:r>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7D2A47CA" w:rsidR="003D47FE" w:rsidRDefault="003D47FE" w:rsidP="00547F69">
      <w:pPr>
        <w:pStyle w:val="ListParagraph"/>
        <w:ind w:firstLine="720"/>
      </w:pPr>
      <w:r>
        <w:t>Filed of View (cm)</w:t>
      </w:r>
      <w:r>
        <w:tab/>
      </w:r>
      <w:r>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18D0D9A3" w:rsidR="00A873F4" w:rsidRDefault="00A873F4" w:rsidP="00547F69">
      <w:pPr>
        <w:pStyle w:val="ListParagraph"/>
      </w:pPr>
      <w:r>
        <w:t>W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 xml:space="preserve">scans of the recommended CT acquisition protocol (A,B,C) and </w:t>
      </w:r>
      <w:r w:rsidR="009B6AD3">
        <w:t>16 CT scans that systematically vary mAs,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t>mAs</w:t>
      </w:r>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58F3F985" w:rsidR="00066D58" w:rsidRDefault="00095D4D" w:rsidP="00547F69">
      <w:pPr>
        <w:pStyle w:val="ListParagraph"/>
      </w:pPr>
      <w:r>
        <w:tab/>
      </w:r>
      <w:r>
        <w:tab/>
      </w:r>
      <w:r w:rsidR="00066D58">
        <w:t>A</w:t>
      </w:r>
      <w:r w:rsidR="00066D58">
        <w:tab/>
      </w:r>
      <w:r w:rsidR="000371AB">
        <w:t>4</w:t>
      </w:r>
      <w:r w:rsidR="00066D58">
        <w:t>0</w:t>
      </w:r>
      <w:r w:rsidR="00066D58">
        <w:tab/>
      </w:r>
      <w:r w:rsidR="006178CB">
        <w:t>30.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t>[  -,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t xml:space="preserve">[  -.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t xml:space="preserve">[  -.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t xml:space="preserve">[  -,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t xml:space="preserve">[ </w:t>
      </w:r>
      <w:r w:rsidR="00D8464F">
        <w:t xml:space="preserve"> -,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t xml:space="preserve">[ </w:t>
      </w:r>
      <w:r w:rsidR="00910B46">
        <w:t xml:space="preserve"> -,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t xml:space="preserve">[ </w:t>
      </w:r>
      <w:r w:rsidR="00910B46">
        <w:t xml:space="preserve"> -,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t xml:space="preserve">[ </w:t>
      </w:r>
      <w:r w:rsidR="00910B46">
        <w:t xml:space="preserve"> -,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t>[  +,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t>[  +.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t>[  +.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t>[  +,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t>[  +,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t>[  +,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t>[  +,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t>[  +,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6EA9F27F" w:rsidR="00A873F4" w:rsidRDefault="00CA5862" w:rsidP="00547F69">
      <w:pPr>
        <w:pStyle w:val="ListParagraph"/>
        <w:numPr>
          <w:ilvl w:val="0"/>
          <w:numId w:val="33"/>
        </w:numPr>
      </w:pPr>
      <w:r>
        <w:t>For each experiment in the DOE the scanner vendor must meet the requirements of this profile and obtain a passing automated image quality report according to the steps in section 4.3.1. Vendors will be provided a facility to upload multiple scans for automated analysis.</w:t>
      </w:r>
    </w:p>
    <w:p w14:paraId="08C8D246" w14:textId="77777777" w:rsidR="006178CB" w:rsidRDefault="006178CB" w:rsidP="00547F69">
      <w:pPr>
        <w:pStyle w:val="ListParagraph"/>
      </w:pPr>
    </w:p>
    <w:p w14:paraId="610BA1E9" w14:textId="2A7E2DF8" w:rsidR="00CA5862" w:rsidRDefault="00390E5C" w:rsidP="00547F69">
      <w:pPr>
        <w:pStyle w:val="ListParagraph"/>
        <w:numPr>
          <w:ilvl w:val="0"/>
          <w:numId w:val="33"/>
        </w:numPr>
      </w:pPr>
      <w:r>
        <w:t xml:space="preserve">The scanner model and recommended acquisition protocol will be considered compliant with the profile when </w:t>
      </w:r>
      <w:r w:rsidR="00236408">
        <w:t>all experiments in the full DOE have</w:t>
      </w:r>
      <w:r>
        <w:t xml:space="preserve"> obtained a passing image quality report. The variation tested in the DOE defines an operating envelope that the scanner model has been shown to support. Vendors may wish to repeat DOE experiments to verify compliance 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1DE16177"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by QIBA on x.y.org 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0C7F0E8" w14:textId="653FD3AE" w:rsidR="0048139D"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The phantom nodule dataset and the clinical nodule dataset will be available at x.y.org for download. </w:t>
      </w:r>
      <w:r w:rsidR="0048139D">
        <w:t>In addition, a template analysis software measurement spreadsheet for measurement findings will be available at x.y.org 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2BDF0136" w:rsidR="0048139D" w:rsidRDefault="0048139D" w:rsidP="00547F69">
      <w:pPr>
        <w:pStyle w:val="ListParagraph"/>
        <w:numPr>
          <w:ilvl w:val="0"/>
          <w:numId w:val="35"/>
        </w:numPr>
      </w:pPr>
      <w:r>
        <w:t>After all measurements have been calculated all bias and coefficient of variation values must be within acceptable limits for this profile.</w:t>
      </w:r>
      <w:r w:rsidR="00871137">
        <w:t xml:space="preserve"> The phantom nodule dataset measurements must produce coefficients of variation no greater than those listed in Table 1. Volume bias may not exceed 5% of the phantom nodule manufactured volume.</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lastRenderedPageBreak/>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5E3788FF" w:rsidR="00871137" w:rsidRDefault="00871137" w:rsidP="00547F69">
      <w:pPr>
        <w:pStyle w:val="ListParagraph"/>
        <w:numPr>
          <w:ilvl w:val="0"/>
          <w:numId w:val="36"/>
        </w:numPr>
      </w:pPr>
      <w:r>
        <w:t>After all measurements have been calculated all coefficient of variation values must be within acceptable limits for this profile. The clinical nodule dataset measurements must produce coefficients of variation no greater than those listed in Table 1.</w:t>
      </w:r>
    </w:p>
    <w:p w14:paraId="3A2ABB3A" w14:textId="77777777" w:rsidR="00871137" w:rsidRDefault="00871137" w:rsidP="00B501E2"/>
    <w:p w14:paraId="083EC79A" w14:textId="4576C29B" w:rsidR="004A7027" w:rsidRDefault="00871137" w:rsidP="00B501E2">
      <w:pPr>
        <w:rPr>
          <w:rStyle w:val="StyleVisiontextC00000000096B03D0"/>
          <w:bCs/>
          <w:szCs w:val="26"/>
          <w:u w:val="single"/>
          <w:lang w:val="x-none" w:eastAsia="x-none"/>
        </w:rPr>
      </w:pPr>
      <w:r>
        <w:t>Analysis software (including version number) that completes these steps will then be listed by QIBA on x.y.org as a verified conformant nodule analysis software.</w:t>
      </w:r>
      <w:r w:rsidDel="00BB17CA">
        <w:t xml:space="preserve"> </w:t>
      </w:r>
    </w:p>
    <w:p w14:paraId="5A6B25F5" w14:textId="103A6D5D" w:rsidR="004A4133" w:rsidRPr="00B501E2" w:rsidRDefault="0067547D" w:rsidP="00B501E2">
      <w:pPr>
        <w:pStyle w:val="Heading2"/>
        <w:rPr>
          <w:rStyle w:val="StyleVisiontextC00000000096B03D0"/>
        </w:rPr>
      </w:pPr>
      <w:bookmarkStart w:id="80" w:name="_Toc482683242"/>
      <w:r w:rsidRPr="001B440D">
        <w:rPr>
          <w:rStyle w:val="StyleVisiontextC00000000096B03D0"/>
        </w:rPr>
        <w:t>4.3</w:t>
      </w:r>
      <w:r w:rsidR="004A4133" w:rsidRPr="00B501E2">
        <w:rPr>
          <w:rStyle w:val="StyleVisiontextC00000000096B03D0"/>
        </w:rPr>
        <w:t xml:space="preserve">. </w:t>
      </w:r>
      <w:r>
        <w:rPr>
          <w:rStyle w:val="StyleVisiontextC00000000096B03D0"/>
        </w:rPr>
        <w:t xml:space="preserve">Clinical Site </w:t>
      </w:r>
      <w:r w:rsidR="004A4133" w:rsidRPr="00B501E2">
        <w:rPr>
          <w:rStyle w:val="StyleVisiontextC00000000096B03D0"/>
        </w:rPr>
        <w:t>Assessment Procedure</w:t>
      </w:r>
      <w:bookmarkEnd w:id="80"/>
    </w:p>
    <w:p w14:paraId="63377447" w14:textId="2C9D5797" w:rsidR="000157B9" w:rsidRDefault="00215BA8" w:rsidP="00B501E2">
      <w:pPr>
        <w:widowControl/>
        <w:autoSpaceDE/>
        <w:autoSpaceDN/>
        <w:adjustRightInd/>
        <w:spacing w:before="269" w:after="269"/>
      </w:pPr>
      <w:r>
        <w:t xml:space="preserve">Conformance to this profile is designed to be performed by a clinical site by following the steps below. Detailed technical information on profile </w:t>
      </w:r>
      <w:r w:rsidR="00D716AC">
        <w:t>requirements</w:t>
      </w:r>
      <w:r>
        <w:t xml:space="preserve"> is provided in Section 3.</w:t>
      </w:r>
    </w:p>
    <w:p w14:paraId="2E1015D8" w14:textId="14567ADE" w:rsidR="00640763" w:rsidRDefault="0011058F" w:rsidP="00B501E2">
      <w:pPr>
        <w:pStyle w:val="BodyText"/>
      </w:pPr>
      <w:r>
        <w:t xml:space="preserve">Technical assessment at a clinical site is performed in two main steps. The </w:t>
      </w:r>
      <w:r w:rsidR="00640763" w:rsidRPr="00B501E2">
        <w:rPr>
          <w:b/>
        </w:rPr>
        <w:t>Technical A</w:t>
      </w:r>
      <w:r w:rsidRPr="00B501E2">
        <w:rPr>
          <w:b/>
        </w:rPr>
        <w:t xml:space="preserve">ssessment </w:t>
      </w:r>
      <w:r w:rsidR="00640763" w:rsidRPr="00B501E2">
        <w:rPr>
          <w:b/>
        </w:rPr>
        <w:t xml:space="preserve">To Prepare For Lung Nodule Measurement </w:t>
      </w:r>
      <w:r w:rsidRPr="00427E89">
        <w:t>(</w:t>
      </w:r>
      <w:r w:rsidRPr="00B501E2">
        <w:rPr>
          <w:b/>
        </w:rPr>
        <w:t>Section</w:t>
      </w:r>
      <w:r w:rsidR="00D716AC">
        <w:rPr>
          <w:b/>
        </w:rPr>
        <w:t xml:space="preserve"> 4.3</w:t>
      </w:r>
      <w:r w:rsidRPr="00B501E2">
        <w:rPr>
          <w:b/>
        </w:rPr>
        <w:t>.1</w:t>
      </w:r>
      <w:r w:rsidRPr="00427E89">
        <w:t xml:space="preserve">) </w:t>
      </w:r>
      <w:r w:rsidR="00D716AC">
        <w:t xml:space="preserve">verifies that the vendor equipment </w:t>
      </w:r>
      <w:r w:rsidR="00640763">
        <w:t xml:space="preserve">to be </w:t>
      </w:r>
      <w:r w:rsidR="00D716AC">
        <w:t xml:space="preserve">used at the </w:t>
      </w:r>
      <w:r w:rsidR="00640763">
        <w:t xml:space="preserve">clinical site, including the image acquisition protocol, </w:t>
      </w:r>
      <w:r w:rsidR="00D716AC">
        <w:t xml:space="preserve">complies </w:t>
      </w:r>
      <w:r w:rsidR="00640763">
        <w:t xml:space="preserve">with this profile. The </w:t>
      </w:r>
      <w:r w:rsidR="00640763" w:rsidRPr="00B501E2">
        <w:rPr>
          <w:b/>
        </w:rPr>
        <w:t>Per</w:t>
      </w:r>
      <w:r w:rsidR="00640763">
        <w:rPr>
          <w:b/>
        </w:rPr>
        <w:t>forming Lung Nodule Measurement</w:t>
      </w:r>
      <w:r w:rsidR="00640763">
        <w:t xml:space="preserve"> (</w:t>
      </w:r>
      <w:r w:rsidR="00640763" w:rsidRPr="00B501E2">
        <w:rPr>
          <w:b/>
        </w:rPr>
        <w:t>Section 4.3.2</w:t>
      </w:r>
      <w:r w:rsidR="00640763">
        <w:t>) outlines the steps that need to be verified while lung nodule analysis is being performed.</w:t>
      </w:r>
    </w:p>
    <w:p w14:paraId="1359A15A" w14:textId="25F13D4E" w:rsidR="00215BA8" w:rsidRPr="00AE79C6" w:rsidRDefault="0067547D" w:rsidP="00B501E2">
      <w:pPr>
        <w:pStyle w:val="Heading3"/>
      </w:pPr>
      <w:r w:rsidRPr="001B440D">
        <w:t>4.3</w:t>
      </w:r>
      <w:r w:rsidR="00724601" w:rsidRPr="00AE79C6">
        <w:t xml:space="preserve">.1 </w:t>
      </w:r>
      <w:r w:rsidR="000E2F24">
        <w:rPr>
          <w:lang w:val="en-US"/>
        </w:rPr>
        <w:t>Preparing</w:t>
      </w:r>
      <w:r w:rsidR="00215BA8" w:rsidRPr="001B440D">
        <w:t xml:space="preserve"> For Lung Nodule Measurement</w:t>
      </w:r>
    </w:p>
    <w:p w14:paraId="708FB470" w14:textId="77777777" w:rsidR="00215BA8" w:rsidRPr="00E87F78" w:rsidRDefault="00215BA8">
      <w:pPr>
        <w:widowControl/>
        <w:autoSpaceDE/>
        <w:autoSpaceDN/>
        <w:adjustRightInd/>
        <w:ind w:left="284"/>
        <w:rPr>
          <w:b/>
        </w:rPr>
      </w:pPr>
      <w:r w:rsidRPr="00E87F78">
        <w:rPr>
          <w:b/>
        </w:rPr>
        <w:t xml:space="preserve">(1) </w:t>
      </w:r>
      <w:r>
        <w:rPr>
          <w:b/>
        </w:rPr>
        <w:t xml:space="preserve">CT Scanner and </w:t>
      </w:r>
      <w:r w:rsidRPr="00E87F78">
        <w:rPr>
          <w:b/>
        </w:rPr>
        <w:t>Lung Nodule Analysis Software Verification</w:t>
      </w:r>
    </w:p>
    <w:p w14:paraId="540A161C" w14:textId="77777777" w:rsidR="00215BA8" w:rsidRDefault="00215BA8">
      <w:pPr>
        <w:widowControl/>
        <w:autoSpaceDE/>
        <w:autoSpaceDN/>
        <w:adjustRightInd/>
        <w:spacing w:after="120"/>
        <w:ind w:left="567"/>
      </w:pPr>
      <w:r>
        <w:t xml:space="preserve">For each analysis software application </w:t>
      </w:r>
      <w:r w:rsidRPr="00BE10C0">
        <w:t>to be used for lung cancer screening nodule measurement:</w:t>
      </w:r>
    </w:p>
    <w:p w14:paraId="21FF1FE4" w14:textId="1F1E012E" w:rsidR="00215BA8" w:rsidRDefault="00215BA8">
      <w:pPr>
        <w:pStyle w:val="ListParagraph"/>
        <w:widowControl/>
        <w:numPr>
          <w:ilvl w:val="0"/>
          <w:numId w:val="31"/>
        </w:numPr>
        <w:autoSpaceDE/>
        <w:autoSpaceDN/>
        <w:adjustRightInd/>
        <w:spacing w:after="120"/>
        <w:ind w:left="851" w:hanging="284"/>
      </w:pPr>
      <w:r>
        <w:t xml:space="preserve">Verify that your CT scanner manufacturer and model name is on this QIBA verified </w:t>
      </w:r>
      <w:r w:rsidR="00522F49">
        <w:t>list at x.y.org</w:t>
      </w:r>
      <w:r>
        <w:t>.</w:t>
      </w:r>
    </w:p>
    <w:p w14:paraId="537740FF" w14:textId="76344C1E" w:rsidR="00215BA8" w:rsidRDefault="00215BA8">
      <w:pPr>
        <w:pStyle w:val="ListParagraph"/>
        <w:widowControl/>
        <w:numPr>
          <w:ilvl w:val="0"/>
          <w:numId w:val="31"/>
        </w:numPr>
        <w:autoSpaceDE/>
        <w:autoSpaceDN/>
        <w:adjustRightInd/>
        <w:spacing w:after="120"/>
        <w:ind w:left="851" w:hanging="284"/>
      </w:pPr>
      <w:r>
        <w:t xml:space="preserve">Verify that your software name, including version number, is on this QIBA verified </w:t>
      </w:r>
      <w:r w:rsidR="00522F49">
        <w:t>list at x.y.org.</w:t>
      </w:r>
    </w:p>
    <w:p w14:paraId="2105684E" w14:textId="77777777" w:rsidR="00215BA8" w:rsidRPr="00E87F78" w:rsidRDefault="00215BA8">
      <w:pPr>
        <w:widowControl/>
        <w:autoSpaceDE/>
        <w:autoSpaceDN/>
        <w:adjustRightInd/>
        <w:ind w:left="284"/>
        <w:rPr>
          <w:b/>
        </w:rPr>
      </w:pPr>
      <w:r w:rsidRPr="00BB3475">
        <w:rPr>
          <w:b/>
        </w:rPr>
        <w:t xml:space="preserve"> </w:t>
      </w:r>
      <w:r w:rsidRPr="00E87F78">
        <w:rPr>
          <w:b/>
        </w:rPr>
        <w:t xml:space="preserve">(2) CT </w:t>
      </w:r>
      <w:r>
        <w:rPr>
          <w:b/>
        </w:rPr>
        <w:t>QA</w:t>
      </w:r>
      <w:r w:rsidRPr="00E87F78">
        <w:rPr>
          <w:b/>
        </w:rPr>
        <w:t xml:space="preserve"> and Lung Screening Protocol Verification</w:t>
      </w:r>
    </w:p>
    <w:p w14:paraId="677F40DD" w14:textId="77777777" w:rsidR="00215BA8" w:rsidRDefault="00215BA8">
      <w:pPr>
        <w:widowControl/>
        <w:autoSpaceDE/>
        <w:autoSpaceDN/>
        <w:adjustRightInd/>
        <w:spacing w:after="120"/>
        <w:ind w:left="567"/>
      </w:pPr>
      <w:r>
        <w:t>For each CT scanner to be used for lung cancer screening nodule measurement:</w:t>
      </w:r>
    </w:p>
    <w:p w14:paraId="17E857E6" w14:textId="77777777" w:rsidR="00215BA8" w:rsidRDefault="00215BA8">
      <w:pPr>
        <w:pStyle w:val="ListParagraph"/>
        <w:widowControl/>
        <w:numPr>
          <w:ilvl w:val="0"/>
          <w:numId w:val="28"/>
        </w:numPr>
        <w:autoSpaceDE/>
        <w:autoSpaceDN/>
        <w:adjustRightInd/>
        <w:spacing w:after="120"/>
        <w:ind w:left="851" w:hanging="284"/>
        <w:contextualSpacing w:val="0"/>
      </w:pPr>
      <w:r>
        <w:t>Verify that your CT scanner is consistently following ACR CT accreditation and manufacturer installation and maintenance requirements.</w:t>
      </w:r>
    </w:p>
    <w:p w14:paraId="4780BE76" w14:textId="4F590572" w:rsidR="00215BA8" w:rsidRDefault="00215BA8">
      <w:pPr>
        <w:pStyle w:val="ListParagraph"/>
        <w:widowControl/>
        <w:numPr>
          <w:ilvl w:val="0"/>
          <w:numId w:val="28"/>
        </w:numPr>
        <w:autoSpaceDE/>
        <w:autoSpaceDN/>
        <w:adjustRightInd/>
        <w:spacing w:after="120"/>
        <w:ind w:left="851" w:hanging="284"/>
        <w:contextualSpacing w:val="0"/>
      </w:pPr>
      <w:r>
        <w:t xml:space="preserve">Establish a CT lung cancer screening protocol and save it on the CT scanner. You may use your existing lung screening protocol or pick a protocol from a continuously updated </w:t>
      </w:r>
      <w:r w:rsidR="00522F49" w:rsidRPr="00547F69">
        <w:t>list</w:t>
      </w:r>
      <w:r>
        <w:t xml:space="preserve"> provided by QIBA</w:t>
      </w:r>
      <w:r w:rsidR="00522F49">
        <w:t xml:space="preserve"> at x.y.org</w:t>
      </w:r>
      <w:r>
        <w:t>.</w:t>
      </w:r>
    </w:p>
    <w:p w14:paraId="31179FA4" w14:textId="04DB66E5" w:rsidR="00215BA8" w:rsidRDefault="00215BA8">
      <w:pPr>
        <w:pStyle w:val="ListParagraph"/>
        <w:widowControl/>
        <w:numPr>
          <w:ilvl w:val="0"/>
          <w:numId w:val="28"/>
        </w:numPr>
        <w:autoSpaceDE/>
        <w:autoSpaceDN/>
        <w:adjustRightInd/>
        <w:spacing w:after="120"/>
        <w:ind w:left="851" w:hanging="284"/>
        <w:contextualSpacing w:val="0"/>
      </w:pPr>
      <w:r>
        <w:t>CT scan the QIBA CT lung nodule phantom with the saved CT lung screening protocol.</w:t>
      </w:r>
    </w:p>
    <w:p w14:paraId="21E3B547" w14:textId="28BB3BA1" w:rsidR="00215BA8" w:rsidRPr="00B501E2" w:rsidRDefault="000E2F24" w:rsidP="00B501E2">
      <w:pPr>
        <w:pStyle w:val="ListParagraph"/>
        <w:widowControl/>
        <w:numPr>
          <w:ilvl w:val="0"/>
          <w:numId w:val="28"/>
        </w:numPr>
        <w:autoSpaceDE/>
        <w:autoSpaceDN/>
        <w:adjustRightInd/>
        <w:spacing w:after="120"/>
        <w:ind w:left="851" w:hanging="284"/>
        <w:contextualSpacing w:val="0"/>
        <w:rPr>
          <w:rFonts w:cs="Times New Roman"/>
          <w:b/>
          <w:sz w:val="28"/>
          <w:szCs w:val="20"/>
        </w:rPr>
      </w:pPr>
      <w:r w:rsidRPr="00A203F2">
        <w:t>Submi</w:t>
      </w:r>
      <w:r>
        <w:t xml:space="preserve">t the CT lung nodule phantom scan to </w:t>
      </w:r>
      <w:r w:rsidR="00522F49">
        <w:t>x.y.org</w:t>
      </w:r>
      <w:r>
        <w:t xml:space="preserve"> and obtain a passing automated image quality report. If you do not receive a passing report, repeat steps 2(b) to 2(d) until a passing report is obtained.</w:t>
      </w:r>
    </w:p>
    <w:p w14:paraId="37AE3B09" w14:textId="0F247F5C" w:rsidR="00215BA8" w:rsidRPr="00215BA8" w:rsidRDefault="0067547D" w:rsidP="00B501E2">
      <w:pPr>
        <w:pStyle w:val="Heading3"/>
      </w:pPr>
      <w:r>
        <w:t>4.3</w:t>
      </w:r>
      <w:r w:rsidR="00724601">
        <w:t xml:space="preserve">.2 </w:t>
      </w:r>
      <w:r w:rsidR="00215BA8" w:rsidRPr="00215BA8">
        <w:t>Performing Lung Nodule Measurement</w:t>
      </w:r>
    </w:p>
    <w:p w14:paraId="321BA4BB" w14:textId="0636AD3D" w:rsidR="00215BA8" w:rsidRPr="00E87F78" w:rsidRDefault="00215BA8">
      <w:pPr>
        <w:widowControl/>
        <w:autoSpaceDE/>
        <w:autoSpaceDN/>
        <w:adjustRightInd/>
        <w:ind w:left="284"/>
        <w:rPr>
          <w:b/>
        </w:rPr>
      </w:pPr>
      <w:r w:rsidRPr="00E87F78">
        <w:rPr>
          <w:b/>
        </w:rPr>
        <w:t>(</w:t>
      </w:r>
      <w:r w:rsidR="00724601">
        <w:rPr>
          <w:b/>
        </w:rPr>
        <w:t>1</w:t>
      </w:r>
      <w:r w:rsidRPr="00E87F78">
        <w:rPr>
          <w:b/>
        </w:rPr>
        <w:t xml:space="preserve">) </w:t>
      </w: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p>
    <w:p w14:paraId="698B7951" w14:textId="77777777" w:rsidR="00215BA8" w:rsidRDefault="00215BA8">
      <w:pPr>
        <w:widowControl/>
        <w:autoSpaceDE/>
        <w:autoSpaceDN/>
        <w:adjustRightInd/>
        <w:spacing w:after="120"/>
        <w:ind w:left="567"/>
      </w:pPr>
      <w:r>
        <w:t>For each CT lung cancer screening and solid lung nodule follow-up CT scan:</w:t>
      </w:r>
    </w:p>
    <w:p w14:paraId="26B9FB09" w14:textId="7AA0B534" w:rsidR="00215BA8" w:rsidRDefault="00215BA8">
      <w:pPr>
        <w:pStyle w:val="ListParagraph"/>
        <w:widowControl/>
        <w:numPr>
          <w:ilvl w:val="0"/>
          <w:numId w:val="29"/>
        </w:numPr>
        <w:autoSpaceDE/>
        <w:autoSpaceDN/>
        <w:adjustRightInd/>
        <w:spacing w:after="120"/>
        <w:ind w:left="851" w:hanging="284"/>
        <w:contextualSpacing w:val="0"/>
      </w:pPr>
      <w:r>
        <w:t>Verify that the patient did not receive IV contrast as part of the CT study.</w:t>
      </w:r>
    </w:p>
    <w:p w14:paraId="47E03D3E" w14:textId="77777777" w:rsidR="00215BA8" w:rsidRDefault="00215BA8">
      <w:pPr>
        <w:pStyle w:val="ListParagraph"/>
        <w:widowControl/>
        <w:numPr>
          <w:ilvl w:val="0"/>
          <w:numId w:val="29"/>
        </w:numPr>
        <w:autoSpaceDE/>
        <w:autoSpaceDN/>
        <w:adjustRightInd/>
        <w:spacing w:after="120"/>
        <w:ind w:left="851" w:hanging="284"/>
        <w:contextualSpacing w:val="0"/>
      </w:pPr>
      <w:r>
        <w:lastRenderedPageBreak/>
        <w:t>Visually verify that the nodule is solid, not attached to large vessels or other structures, has a largest diameter between 6mm and 10mm, and that the saved CT lung nodule protocol was used at all nodule scanning time points to be volume measured.</w:t>
      </w:r>
    </w:p>
    <w:p w14:paraId="009A5D7A"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significant artifacts (e.g. motion, streaking) are not present and that image noise is not excessive at the location of the solid nodule to be measured.</w:t>
      </w:r>
    </w:p>
    <w:p w14:paraId="3D00BEA7"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measurement of the solid nodule is free of segmentation issues.</w:t>
      </w:r>
    </w:p>
    <w:p w14:paraId="609EE263" w14:textId="02548700" w:rsidR="00215BA8" w:rsidRPr="00E87F78" w:rsidRDefault="00215BA8">
      <w:pPr>
        <w:widowControl/>
        <w:autoSpaceDE/>
        <w:autoSpaceDN/>
        <w:adjustRightInd/>
        <w:ind w:left="284"/>
        <w:rPr>
          <w:b/>
        </w:rPr>
      </w:pPr>
      <w:r>
        <w:t xml:space="preserve"> </w:t>
      </w:r>
      <w:r w:rsidRPr="00E87F78">
        <w:rPr>
          <w:b/>
        </w:rPr>
        <w:t>(</w:t>
      </w:r>
      <w:r w:rsidR="00724601">
        <w:rPr>
          <w:b/>
        </w:rPr>
        <w:t>2</w:t>
      </w:r>
      <w:r w:rsidRPr="00E87F78">
        <w:rPr>
          <w:b/>
        </w:rPr>
        <w:t xml:space="preserve">) Obtain </w:t>
      </w:r>
      <w:r>
        <w:rPr>
          <w:b/>
        </w:rPr>
        <w:t xml:space="preserve">Volumetric </w:t>
      </w:r>
      <w:r w:rsidRPr="00E87F78">
        <w:rPr>
          <w:b/>
        </w:rPr>
        <w:t>Nodule Measurement Guidance</w:t>
      </w:r>
    </w:p>
    <w:p w14:paraId="4A5FCD7A" w14:textId="77777777" w:rsidR="00215BA8" w:rsidRDefault="00215BA8">
      <w:pPr>
        <w:widowControl/>
        <w:autoSpaceDE/>
        <w:autoSpaceDN/>
        <w:adjustRightInd/>
        <w:spacing w:after="120"/>
        <w:ind w:left="567"/>
      </w:pPr>
      <w:r>
        <w:t>For each series of CT lung nodule measurements consisting of one or more time points:</w:t>
      </w:r>
    </w:p>
    <w:p w14:paraId="43955AF6" w14:textId="31EB5C4A" w:rsidR="00215BA8" w:rsidRPr="00C913C9" w:rsidRDefault="00215BA8" w:rsidP="00B501E2">
      <w:pPr>
        <w:pStyle w:val="BodyText"/>
        <w:ind w:left="567"/>
      </w:pPr>
      <w:r>
        <w:t xml:space="preserve">Use the QIBA lung nodule </w:t>
      </w:r>
      <w:r w:rsidRPr="00522F49">
        <w:t xml:space="preserve">profile </w:t>
      </w:r>
      <w:r w:rsidR="00522F49" w:rsidRPr="00547F69">
        <w:t>on-line calculator</w:t>
      </w:r>
      <w:r>
        <w:t xml:space="preserve"> </w:t>
      </w:r>
      <w:r w:rsidR="00522F49">
        <w:t xml:space="preserve">at x.y.org </w:t>
      </w:r>
      <w:r>
        <w:t>for guidance on levels of volumetric measurement error for each lung nodule measurement and change measurement.</w:t>
      </w:r>
    </w:p>
    <w:bookmarkEnd w:id="78"/>
    <w:p w14:paraId="411D944B" w14:textId="1F5EFA6B" w:rsidR="00903B26" w:rsidRDefault="00903B26">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81" w:name="_Toc482683243"/>
      <w:r w:rsidRPr="00547F69">
        <w:rPr>
          <w:rFonts w:cs="Calibri"/>
        </w:rPr>
        <w:lastRenderedPageBreak/>
        <w:t>References</w:t>
      </w:r>
      <w:bookmarkEnd w:id="81"/>
    </w:p>
    <w:p w14:paraId="418D3B80" w14:textId="77777777" w:rsidR="001F4629" w:rsidRPr="00F74E0E" w:rsidRDefault="001F4629" w:rsidP="001F4629">
      <w:pPr>
        <w:pStyle w:val="EndNoteBibliography"/>
        <w:rPr>
          <w:sz w:val="22"/>
        </w:rPr>
      </w:pPr>
      <w:r w:rsidRPr="00F74E0E">
        <w:rPr>
          <w:sz w:val="22"/>
        </w:rPr>
        <w:fldChar w:fldCharType="begin"/>
      </w:r>
      <w:r w:rsidRPr="00F74E0E">
        <w:rPr>
          <w:sz w:val="22"/>
        </w:rPr>
        <w:instrText xml:space="preserve"> ADDIN EN.REFLIST </w:instrText>
      </w:r>
      <w:r w:rsidRPr="00F74E0E">
        <w:rPr>
          <w:sz w:val="22"/>
        </w:rPr>
        <w:fldChar w:fldCharType="separate"/>
      </w:r>
      <w:r w:rsidRPr="00F74E0E">
        <w:rPr>
          <w:sz w:val="22"/>
        </w:rPr>
        <w:t>1.</w:t>
      </w:r>
      <w:r w:rsidRPr="00F74E0E">
        <w:rPr>
          <w:sz w:val="22"/>
        </w:rPr>
        <w:tab/>
        <w:t>Henschke CI, Yankelevitz DF, Libby DM, Pasmantier MW, Smith JP, Miettinen OS. Survival of patients with stage I lung cancer detected on CT screening. N Engl J Med. 2006; 355(17):1763-71.</w:t>
      </w:r>
    </w:p>
    <w:p w14:paraId="62307BD5" w14:textId="77777777" w:rsidR="001F4629" w:rsidRPr="00F74E0E" w:rsidRDefault="001F4629" w:rsidP="001F4629">
      <w:pPr>
        <w:pStyle w:val="EndNoteBibliography"/>
        <w:rPr>
          <w:sz w:val="22"/>
        </w:rPr>
      </w:pPr>
      <w:r w:rsidRPr="00F74E0E">
        <w:rPr>
          <w:sz w:val="22"/>
        </w:rPr>
        <w:t>2.</w:t>
      </w:r>
      <w:r w:rsidRPr="00F74E0E">
        <w:rPr>
          <w:sz w:val="22"/>
        </w:rPr>
        <w:tab/>
        <w:t>Aberle DR, Adams AM, Berg CD, et al. Reduced lung-cancer mortality with low-dose computed tomographic screening. N Engl J Med. 2011; 365(5):395-409.</w:t>
      </w:r>
    </w:p>
    <w:p w14:paraId="790B8E84" w14:textId="77777777" w:rsidR="001F4629" w:rsidRPr="00F74E0E" w:rsidRDefault="001F4629" w:rsidP="001F4629">
      <w:pPr>
        <w:pStyle w:val="EndNoteBibliography"/>
        <w:rPr>
          <w:sz w:val="22"/>
        </w:rPr>
      </w:pPr>
      <w:r w:rsidRPr="00F74E0E">
        <w:rPr>
          <w:sz w:val="22"/>
        </w:rPr>
        <w:t>3.</w:t>
      </w:r>
      <w:r w:rsidRPr="00F74E0E">
        <w:rPr>
          <w:sz w:val="22"/>
        </w:rPr>
        <w:tab/>
        <w:t>Yankelevitz DF, Reeves AP, Kostis WJ, Zhao B, Henschke CI. Small pulmonary nodules: volumetrically determined growth rates based on CT evaluation. Radiology. 2000; 217(1):251-6.</w:t>
      </w:r>
    </w:p>
    <w:p w14:paraId="4B674C9F" w14:textId="77777777" w:rsidR="001F4629" w:rsidRPr="00F74E0E" w:rsidRDefault="001F4629" w:rsidP="001F4629">
      <w:pPr>
        <w:pStyle w:val="EndNoteBibliography"/>
        <w:rPr>
          <w:sz w:val="22"/>
        </w:rPr>
      </w:pPr>
      <w:r w:rsidRPr="00F74E0E">
        <w:rPr>
          <w:sz w:val="22"/>
        </w:rPr>
        <w:t>4.</w:t>
      </w:r>
      <w:r w:rsidRPr="00F74E0E">
        <w:rPr>
          <w:sz w:val="22"/>
        </w:rPr>
        <w:tab/>
        <w:t>Bolte H, Jahnke T, Schafer FK, et al. Interobserver-variability of lung nodule volumetry considering different segmentation algorithms and observer training levels. Eur J Radiol. 2007; 64(2):285-95.</w:t>
      </w:r>
    </w:p>
    <w:p w14:paraId="54F3548A" w14:textId="77777777" w:rsidR="001F4629" w:rsidRPr="00F74E0E" w:rsidRDefault="001F4629" w:rsidP="001F4629">
      <w:pPr>
        <w:pStyle w:val="EndNoteBibliography"/>
        <w:rPr>
          <w:sz w:val="22"/>
        </w:rPr>
      </w:pPr>
      <w:r w:rsidRPr="00F74E0E">
        <w:rPr>
          <w:sz w:val="22"/>
        </w:rPr>
        <w:t>5.</w:t>
      </w:r>
      <w:r w:rsidRPr="00F74E0E">
        <w:rPr>
          <w:sz w:val="22"/>
        </w:rPr>
        <w:tab/>
        <w:t>Gierada DS, Pilgram TK, Ford M, et al. Lung cancer: interobserver agreement on interpretation of pulmonary findings at low-dose CT screening. Radiology. 2008; 246(1):265-72.</w:t>
      </w:r>
    </w:p>
    <w:p w14:paraId="15FF17BD" w14:textId="77777777" w:rsidR="001F4629" w:rsidRPr="00F74E0E" w:rsidRDefault="001F4629" w:rsidP="001F4629">
      <w:pPr>
        <w:pStyle w:val="EndNoteBibliography"/>
        <w:rPr>
          <w:sz w:val="22"/>
        </w:rPr>
      </w:pPr>
      <w:r w:rsidRPr="00F74E0E">
        <w:rPr>
          <w:sz w:val="22"/>
        </w:rPr>
        <w:t>6.</w:t>
      </w:r>
      <w:r w:rsidRPr="00F74E0E">
        <w:rPr>
          <w:sz w:val="22"/>
        </w:rPr>
        <w:tab/>
        <w:t>van Klaveren RJ, Oudkerk M, Prokop M, et al. Management of lung nodules detected by volume CT scanning. N Engl J Med. 2009; 361(23):2221-9.</w:t>
      </w:r>
    </w:p>
    <w:p w14:paraId="763E6CD2" w14:textId="77777777" w:rsidR="001F4629" w:rsidRPr="00F74E0E" w:rsidRDefault="001F4629" w:rsidP="001F4629">
      <w:pPr>
        <w:pStyle w:val="EndNoteBibliography"/>
        <w:rPr>
          <w:sz w:val="22"/>
        </w:rPr>
      </w:pPr>
      <w:r w:rsidRPr="00F74E0E">
        <w:rPr>
          <w:sz w:val="22"/>
        </w:rPr>
        <w:t>7.</w:t>
      </w:r>
      <w:r w:rsidRPr="00F74E0E">
        <w:rPr>
          <w:sz w:val="22"/>
        </w:rPr>
        <w:tab/>
        <w:t>Singh S, Pinsky P, Fineberg NS, et al. Evaluation of reader variability in the interpretation of follow-up CT scans at lung cancer screening. Radiology. 2011; 259(1):263-70.</w:t>
      </w:r>
    </w:p>
    <w:p w14:paraId="53E1B936" w14:textId="77777777" w:rsidR="001F4629" w:rsidRPr="00F74E0E" w:rsidRDefault="001F4629" w:rsidP="001F4629">
      <w:pPr>
        <w:pStyle w:val="EndNoteBibliography"/>
        <w:rPr>
          <w:sz w:val="22"/>
        </w:rPr>
      </w:pPr>
      <w:r w:rsidRPr="00F74E0E">
        <w:rPr>
          <w:sz w:val="22"/>
        </w:rPr>
        <w:t>8.</w:t>
      </w:r>
      <w:r w:rsidRPr="00F74E0E">
        <w:rPr>
          <w:sz w:val="22"/>
        </w:rPr>
        <w:tab/>
        <w:t>Petrick N, Kim HJ, Clunie D, et al. Comparison of 1D, 2D, and 3D nodule sizing methods by radiologists for spherical and complex nodules on thoracic CT phantom images. Acad Radiol. 2014; 21(1):30-40.</w:t>
      </w:r>
    </w:p>
    <w:p w14:paraId="158B2F4D" w14:textId="77777777" w:rsidR="001F4629" w:rsidRPr="00F74E0E" w:rsidRDefault="001F4629" w:rsidP="001F4629">
      <w:pPr>
        <w:pStyle w:val="EndNoteBibliography"/>
        <w:rPr>
          <w:sz w:val="22"/>
        </w:rPr>
      </w:pPr>
      <w:r w:rsidRPr="00F74E0E">
        <w:rPr>
          <w:sz w:val="22"/>
        </w:rPr>
        <w:t>9.</w:t>
      </w:r>
      <w:r w:rsidRPr="00F74E0E">
        <w:rPr>
          <w:sz w:val="22"/>
        </w:rPr>
        <w:tab/>
        <w:t>Mulshine JL, Gierada DS, Armato SG, 3rd, et al. Role of the Quantitative Imaging Biomarker Alliance in optimizing CT for the evaluation of lung cancer screen-detected nodules. Journal of the American College of Radiology : JACR. 2015; 12(4):390-5.</w:t>
      </w:r>
    </w:p>
    <w:p w14:paraId="17A258EB" w14:textId="77777777" w:rsidR="001F4629" w:rsidRPr="00F74E0E" w:rsidRDefault="001F4629" w:rsidP="001F4629">
      <w:pPr>
        <w:pStyle w:val="EndNoteBibliography"/>
        <w:rPr>
          <w:sz w:val="22"/>
        </w:rPr>
      </w:pPr>
      <w:r w:rsidRPr="00F74E0E">
        <w:rPr>
          <w:sz w:val="22"/>
        </w:rPr>
        <w:t>10.</w:t>
      </w:r>
      <w:r w:rsidRPr="00F74E0E">
        <w:rPr>
          <w:sz w:val="22"/>
        </w:rPr>
        <w:tab/>
        <w:t>Das M, Muhlenbruch G, Katoh M, et al. Automated volumetry of solid pulmonary nodules in a phantom: accuracy across different CT scanner technologies. Invest Radiol. 2007; 42(5):297-302.</w:t>
      </w:r>
    </w:p>
    <w:p w14:paraId="4A39EED6" w14:textId="77777777" w:rsidR="001F4629" w:rsidRPr="00F74E0E" w:rsidRDefault="001F4629" w:rsidP="001F4629">
      <w:pPr>
        <w:pStyle w:val="EndNoteBibliography"/>
        <w:rPr>
          <w:sz w:val="22"/>
        </w:rPr>
      </w:pPr>
      <w:r w:rsidRPr="00F74E0E">
        <w:rPr>
          <w:sz w:val="22"/>
        </w:rPr>
        <w:t>11.</w:t>
      </w:r>
      <w:r w:rsidRPr="00F74E0E">
        <w:rPr>
          <w:sz w:val="22"/>
        </w:rPr>
        <w:tab/>
        <w:t>Ravenel JG, Leue WM, Nietert PJ, Miller JV, Taylor KK, Silvestri GA. Pulmonary nodule volume: effects of reconstruction parameters on automated measurements--a phantom study. Radiology. 2008; 247(2):400-8.</w:t>
      </w:r>
    </w:p>
    <w:p w14:paraId="2B8C5BD0" w14:textId="77777777" w:rsidR="001F4629" w:rsidRPr="00F74E0E" w:rsidRDefault="001F4629" w:rsidP="001F4629">
      <w:pPr>
        <w:pStyle w:val="EndNoteBibliography"/>
        <w:rPr>
          <w:sz w:val="22"/>
        </w:rPr>
      </w:pPr>
      <w:r w:rsidRPr="00F74E0E">
        <w:rPr>
          <w:sz w:val="22"/>
        </w:rPr>
        <w:t>12.</w:t>
      </w:r>
      <w:r w:rsidRPr="00F74E0E">
        <w:rPr>
          <w:sz w:val="22"/>
        </w:rPr>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42AB0CC2" w14:textId="77777777" w:rsidR="001F4629" w:rsidRPr="00F74E0E" w:rsidRDefault="001F4629" w:rsidP="001F4629">
      <w:pPr>
        <w:pStyle w:val="EndNoteBibliography"/>
        <w:rPr>
          <w:sz w:val="22"/>
        </w:rPr>
      </w:pPr>
      <w:r w:rsidRPr="00F74E0E">
        <w:rPr>
          <w:sz w:val="22"/>
        </w:rPr>
        <w:t>13.</w:t>
      </w:r>
      <w:r w:rsidRPr="00F74E0E">
        <w:rPr>
          <w:sz w:val="22"/>
        </w:rPr>
        <w:tab/>
        <w:t>Chen B, Barnhart H, Richard S, Colsher J, Amurao M, Samei E. Quantitative CT: technique dependence of volume estimation on pulmonary nodules. Physics in medicine and biology. 2012; 57(5):1335-48.</w:t>
      </w:r>
    </w:p>
    <w:p w14:paraId="37155248" w14:textId="77777777" w:rsidR="001F4629" w:rsidRPr="00F74E0E" w:rsidRDefault="001F4629" w:rsidP="001F4629">
      <w:pPr>
        <w:pStyle w:val="EndNoteBibliography"/>
        <w:rPr>
          <w:sz w:val="22"/>
        </w:rPr>
      </w:pPr>
      <w:r w:rsidRPr="00F74E0E">
        <w:rPr>
          <w:sz w:val="22"/>
        </w:rPr>
        <w:t>14.</w:t>
      </w:r>
      <w:r w:rsidRPr="00F74E0E">
        <w:rPr>
          <w:sz w:val="22"/>
        </w:rPr>
        <w:tab/>
        <w:t>Larici AR, Storto ML, Torge M, et al. Automated volumetry of pulmonary nodules on multidetector CT: influence of slice thickness, reconstruction algorithm and tube current. Preliminary results. La Radiologia medica. 2008; 113(1):29-42.</w:t>
      </w:r>
    </w:p>
    <w:p w14:paraId="48026BE6" w14:textId="77777777" w:rsidR="001F4629" w:rsidRPr="00F74E0E" w:rsidRDefault="001F4629" w:rsidP="001F4629">
      <w:pPr>
        <w:pStyle w:val="EndNoteBibliography"/>
        <w:rPr>
          <w:sz w:val="22"/>
        </w:rPr>
      </w:pPr>
      <w:r w:rsidRPr="00F74E0E">
        <w:rPr>
          <w:sz w:val="22"/>
        </w:rPr>
        <w:t>15.</w:t>
      </w:r>
      <w:r w:rsidRPr="00F74E0E">
        <w:rPr>
          <w:sz w:val="22"/>
        </w:rPr>
        <w:tab/>
        <w:t>Xie X, Willemink MJ, de Jong PA, et al. Small irregular pulmonary nodules in low-dose CT: observer detection sensitivity and volumetry accuracy. AJR Am J Roentgenol. 2014; 202(3):W202-9.</w:t>
      </w:r>
    </w:p>
    <w:p w14:paraId="1FF224EF" w14:textId="77777777" w:rsidR="001F4629" w:rsidRPr="00F74E0E" w:rsidRDefault="001F4629" w:rsidP="001F4629">
      <w:pPr>
        <w:pStyle w:val="EndNoteBibliography"/>
        <w:rPr>
          <w:sz w:val="22"/>
        </w:rPr>
      </w:pPr>
      <w:r w:rsidRPr="00F74E0E">
        <w:rPr>
          <w:sz w:val="22"/>
        </w:rPr>
        <w:t>16.</w:t>
      </w:r>
      <w:r w:rsidRPr="00F74E0E">
        <w:rPr>
          <w:sz w:val="22"/>
        </w:rPr>
        <w:tab/>
        <w:t>Willemink MJ, Leiner T, Budde RP, et al. Systematic error in lung nodule volumetry: effect of iterative reconstruction versus filtered back projection at different CT parameters. AJR Am J Roentgenol. 2012; 199(6):1241-6.</w:t>
      </w:r>
    </w:p>
    <w:p w14:paraId="277F9827" w14:textId="77777777" w:rsidR="001F4629" w:rsidRPr="00F74E0E" w:rsidRDefault="001F4629" w:rsidP="001F4629">
      <w:pPr>
        <w:pStyle w:val="EndNoteBibliography"/>
        <w:rPr>
          <w:sz w:val="22"/>
        </w:rPr>
      </w:pPr>
      <w:r w:rsidRPr="00F74E0E">
        <w:rPr>
          <w:sz w:val="22"/>
        </w:rPr>
        <w:t>17.</w:t>
      </w:r>
      <w:r w:rsidRPr="00F74E0E">
        <w:rPr>
          <w:sz w:val="22"/>
        </w:rPr>
        <w:tab/>
        <w:t>Wielputz MO, Lederlin M, Wroblewski J, et al. CT volumetry of artificial pulmonary nodules using an ex vivo lung phantom: influence of exposure parameters and iterative reconstruction on reproducibility. Eur J Radiol. 2013; 82(9):1577-83.</w:t>
      </w:r>
    </w:p>
    <w:p w14:paraId="64FCD3E7" w14:textId="77777777" w:rsidR="001F4629" w:rsidRPr="00F74E0E" w:rsidRDefault="001F4629" w:rsidP="001F4629">
      <w:pPr>
        <w:pStyle w:val="EndNoteBibliography"/>
        <w:rPr>
          <w:sz w:val="22"/>
        </w:rPr>
      </w:pPr>
      <w:r w:rsidRPr="00F74E0E">
        <w:rPr>
          <w:sz w:val="22"/>
        </w:rPr>
        <w:t>18.</w:t>
      </w:r>
      <w:r w:rsidRPr="00F74E0E">
        <w:rPr>
          <w:sz w:val="22"/>
        </w:rPr>
        <w:tab/>
        <w:t>Chen B, Barnhart H, Richard S, Robins M, Colsher J, Samei E. Volumetric quantification of lung nodules in CT with iterative reconstruction (ASiR and MBIR). Med Phys. 2013; 40(11):111902.</w:t>
      </w:r>
    </w:p>
    <w:p w14:paraId="525A268C" w14:textId="77777777" w:rsidR="001F4629" w:rsidRPr="00F74E0E" w:rsidRDefault="001F4629" w:rsidP="001F4629">
      <w:pPr>
        <w:pStyle w:val="EndNoteBibliography"/>
        <w:rPr>
          <w:sz w:val="22"/>
        </w:rPr>
      </w:pPr>
      <w:r w:rsidRPr="00F74E0E">
        <w:rPr>
          <w:sz w:val="22"/>
        </w:rPr>
        <w:t>19.</w:t>
      </w:r>
      <w:r w:rsidRPr="00F74E0E">
        <w:rPr>
          <w:sz w:val="22"/>
        </w:rPr>
        <w:tab/>
        <w:t>Wormanns D, Kohl G, Klotz E, et al. Volumetric measurements of pulmonary nodules at multi-row detector CT: in vivo reproducibility. Eur Radiol. 2004; 14(1):86-92.</w:t>
      </w:r>
    </w:p>
    <w:p w14:paraId="6785BCB2" w14:textId="77777777" w:rsidR="001F4629" w:rsidRPr="00F74E0E" w:rsidRDefault="001F4629" w:rsidP="001F4629">
      <w:pPr>
        <w:pStyle w:val="EndNoteBibliography"/>
        <w:rPr>
          <w:sz w:val="22"/>
        </w:rPr>
      </w:pPr>
      <w:r w:rsidRPr="00F74E0E">
        <w:rPr>
          <w:sz w:val="22"/>
        </w:rPr>
        <w:t>20.</w:t>
      </w:r>
      <w:r w:rsidRPr="00F74E0E">
        <w:rPr>
          <w:sz w:val="22"/>
        </w:rPr>
        <w:tab/>
        <w:t>Goodman LR, Gulsun M, Washington L, Nagy PG, Piacsek KL. Inherent variability of CT lung nodule measurements in vivo using semiautomated volumetric measurements. AJR Am J Roentgenol. 2006; 186(4):989-94.</w:t>
      </w:r>
    </w:p>
    <w:p w14:paraId="10A4F1D4" w14:textId="77777777" w:rsidR="001F4629" w:rsidRPr="00F74E0E" w:rsidRDefault="001F4629" w:rsidP="001F4629">
      <w:pPr>
        <w:pStyle w:val="EndNoteBibliography"/>
        <w:rPr>
          <w:sz w:val="22"/>
        </w:rPr>
      </w:pPr>
      <w:r w:rsidRPr="00F74E0E">
        <w:rPr>
          <w:sz w:val="22"/>
        </w:rPr>
        <w:t>21.</w:t>
      </w:r>
      <w:r w:rsidRPr="00F74E0E">
        <w:rPr>
          <w:sz w:val="22"/>
        </w:rPr>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22DDFA7B" w14:textId="77777777" w:rsidR="001F4629" w:rsidRPr="00F74E0E" w:rsidRDefault="001F4629" w:rsidP="001F4629">
      <w:pPr>
        <w:pStyle w:val="EndNoteBibliography"/>
        <w:rPr>
          <w:sz w:val="22"/>
        </w:rPr>
      </w:pPr>
      <w:r w:rsidRPr="00F74E0E">
        <w:rPr>
          <w:sz w:val="22"/>
        </w:rPr>
        <w:t>22.</w:t>
      </w:r>
      <w:r w:rsidRPr="00F74E0E">
        <w:rPr>
          <w:sz w:val="22"/>
        </w:rPr>
        <w:tab/>
        <w:t xml:space="preserve">Rampinelli C, De Fiori E, Raimondi S, Veronesi G, Bellomi M. In vivo repeatability of automated volume </w:t>
      </w:r>
      <w:r w:rsidRPr="00F74E0E">
        <w:rPr>
          <w:sz w:val="22"/>
        </w:rPr>
        <w:lastRenderedPageBreak/>
        <w:t>calculations of small pulmonary nodules with CT. AJR Am J Roentgenol. 2009; 192(6):1657-61.</w:t>
      </w:r>
    </w:p>
    <w:p w14:paraId="38DEF775" w14:textId="77777777" w:rsidR="001F4629" w:rsidRPr="00F74E0E" w:rsidRDefault="001F4629" w:rsidP="001F4629">
      <w:pPr>
        <w:pStyle w:val="EndNoteBibliography"/>
        <w:rPr>
          <w:sz w:val="22"/>
        </w:rPr>
      </w:pPr>
      <w:r w:rsidRPr="00F74E0E">
        <w:rPr>
          <w:sz w:val="22"/>
        </w:rPr>
        <w:t>23.</w:t>
      </w:r>
      <w:r w:rsidRPr="00F74E0E">
        <w:rPr>
          <w:sz w:val="22"/>
        </w:rPr>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5CC814E0" w14:textId="77777777" w:rsidR="001F4629" w:rsidRPr="00F74E0E" w:rsidRDefault="001F4629" w:rsidP="001F4629">
      <w:pPr>
        <w:pStyle w:val="EndNoteBibliography"/>
        <w:rPr>
          <w:sz w:val="22"/>
        </w:rPr>
      </w:pPr>
      <w:r w:rsidRPr="00F74E0E">
        <w:rPr>
          <w:sz w:val="22"/>
        </w:rPr>
        <w:t>24.</w:t>
      </w:r>
      <w:r w:rsidRPr="00F74E0E">
        <w:rPr>
          <w:sz w:val="22"/>
        </w:rPr>
        <w:tab/>
        <w:t>Marchiano A, Calabro E, Civelli E, et al. Pulmonary nodules: volume repeatability at multidetector CT lung cancer screening. Radiology. 2009; 251(3):919-25.</w:t>
      </w:r>
    </w:p>
    <w:p w14:paraId="02D5B942" w14:textId="77777777" w:rsidR="001F4629" w:rsidRPr="00F74E0E" w:rsidRDefault="001F4629" w:rsidP="001F4629">
      <w:pPr>
        <w:pStyle w:val="EndNoteBibliography"/>
        <w:rPr>
          <w:sz w:val="22"/>
        </w:rPr>
      </w:pPr>
      <w:r w:rsidRPr="00F74E0E">
        <w:rPr>
          <w:sz w:val="22"/>
        </w:rPr>
        <w:t>25.</w:t>
      </w:r>
      <w:r w:rsidRPr="00F74E0E">
        <w:rPr>
          <w:sz w:val="22"/>
        </w:rPr>
        <w:tab/>
        <w:t>Ko JP, Berman EJ, Kaur M, et al. Pulmonary Nodules: growth rate assessment in patients by using serial CT and three-dimensional volumetry. Radiology. 2012; 262(2):662-71.</w:t>
      </w:r>
    </w:p>
    <w:p w14:paraId="5C30D152" w14:textId="77777777" w:rsidR="001F4629" w:rsidRPr="00F74E0E" w:rsidRDefault="001F4629" w:rsidP="001F4629">
      <w:pPr>
        <w:pStyle w:val="EndNoteBibliography"/>
        <w:rPr>
          <w:sz w:val="22"/>
        </w:rPr>
      </w:pPr>
      <w:r w:rsidRPr="00F74E0E">
        <w:rPr>
          <w:sz w:val="22"/>
        </w:rPr>
        <w:t>26.</w:t>
      </w:r>
      <w:r w:rsidRPr="00F74E0E">
        <w:rPr>
          <w:sz w:val="22"/>
        </w:rPr>
        <w:tab/>
        <w:t>ACR-STR. ACR-STR practice parameter for the performance and reporting of lung cancer screening thoracic computed tomography (CT). 2014.</w:t>
      </w:r>
    </w:p>
    <w:p w14:paraId="57DB2768" w14:textId="77777777" w:rsidR="001F4629" w:rsidRPr="00F74E0E" w:rsidRDefault="001F4629" w:rsidP="001F4629">
      <w:pPr>
        <w:pStyle w:val="EndNoteBibliography"/>
        <w:rPr>
          <w:sz w:val="22"/>
        </w:rPr>
      </w:pPr>
      <w:r w:rsidRPr="00F74E0E">
        <w:rPr>
          <w:sz w:val="22"/>
        </w:rPr>
        <w:t>27.</w:t>
      </w:r>
      <w:r w:rsidRPr="00F74E0E">
        <w:rPr>
          <w:sz w:val="22"/>
        </w:rPr>
        <w:tab/>
        <w:t>Goo JM, Kim KG, Gierada DS, Castro M, Bae KT. Volumetric measurements of lung nodules with multi-detector row CT: effect of changes in lung volume. Korean J Radiol. 2006; 7(4):243-8.</w:t>
      </w:r>
    </w:p>
    <w:p w14:paraId="0D83B1DA" w14:textId="77777777" w:rsidR="001F4629" w:rsidRPr="00F74E0E" w:rsidRDefault="001F4629" w:rsidP="001F4629">
      <w:pPr>
        <w:pStyle w:val="EndNoteBibliography"/>
        <w:rPr>
          <w:sz w:val="22"/>
        </w:rPr>
      </w:pPr>
      <w:r w:rsidRPr="00F74E0E">
        <w:rPr>
          <w:sz w:val="22"/>
        </w:rPr>
        <w:t>28.</w:t>
      </w:r>
      <w:r w:rsidRPr="00F74E0E">
        <w:rPr>
          <w:sz w:val="22"/>
        </w:rPr>
        <w:tab/>
        <w:t>Petkovska I, Brown MS, Goldin JG, et al. The effect of lung volume on nodule size on CT. Acad Radiol. 2007; 14(4):476-85.</w:t>
      </w:r>
    </w:p>
    <w:p w14:paraId="104AAF59" w14:textId="77777777" w:rsidR="001F4629" w:rsidRPr="00F74E0E" w:rsidRDefault="001F4629" w:rsidP="001F4629">
      <w:pPr>
        <w:pStyle w:val="EndNoteBibliography"/>
        <w:rPr>
          <w:sz w:val="22"/>
        </w:rPr>
      </w:pPr>
      <w:r w:rsidRPr="00F74E0E">
        <w:rPr>
          <w:sz w:val="22"/>
        </w:rPr>
        <w:t>29.</w:t>
      </w:r>
      <w:r w:rsidRPr="00F74E0E">
        <w:rPr>
          <w:sz w:val="22"/>
        </w:rPr>
        <w:tab/>
        <w:t>Coenen A, Honda O, van der Jagt EJ, Tomiyama N. Computer-assisted solid lung nodule 3D volumetry on CT: influence of scan mode and iterative reconstruction: a CT phantom study. Japanese journal of radiology. 2013; 31(10):677-84.</w:t>
      </w:r>
    </w:p>
    <w:p w14:paraId="1C3590D2" w14:textId="77777777" w:rsidR="001F4629" w:rsidRPr="00F74E0E" w:rsidRDefault="001F4629" w:rsidP="001F4629">
      <w:pPr>
        <w:pStyle w:val="EndNoteBibliography"/>
        <w:rPr>
          <w:sz w:val="22"/>
        </w:rPr>
      </w:pPr>
      <w:r w:rsidRPr="00F74E0E">
        <w:rPr>
          <w:sz w:val="22"/>
        </w:rPr>
        <w:t>30.</w:t>
      </w:r>
      <w:r w:rsidRPr="00F74E0E">
        <w:rPr>
          <w:sz w:val="22"/>
        </w:rPr>
        <w:tab/>
        <w:t>Lee CH, Goo JM, Ye HJ, et al. Radiation dose modulation techniques in the multidetector CT era: from basics to practice. Radiographics. 2008; 28(5):1451-9.</w:t>
      </w:r>
    </w:p>
    <w:p w14:paraId="4E019790" w14:textId="77777777" w:rsidR="001F4629" w:rsidRPr="00F74E0E" w:rsidRDefault="001F4629" w:rsidP="001F4629">
      <w:pPr>
        <w:pStyle w:val="EndNoteBibliography"/>
        <w:rPr>
          <w:sz w:val="22"/>
        </w:rPr>
      </w:pPr>
      <w:r w:rsidRPr="00F74E0E">
        <w:rPr>
          <w:sz w:val="22"/>
        </w:rPr>
        <w:t>31.</w:t>
      </w:r>
      <w:r w:rsidRPr="00F74E0E">
        <w:rPr>
          <w:sz w:val="22"/>
        </w:rPr>
        <w:tab/>
        <w:t>Nietert PJ, Ravenel JG, Leue WM, et al. Imprecision in automated volume measurements of pulmonary nodules and its effect on the level of uncertainty in volume doubling time estimation. Chest. 2009; 135(6):1580-7.</w:t>
      </w:r>
    </w:p>
    <w:p w14:paraId="2E204FE5" w14:textId="77777777" w:rsidR="001F4629" w:rsidRPr="00F74E0E" w:rsidRDefault="001F4629" w:rsidP="001F4629">
      <w:pPr>
        <w:pStyle w:val="EndNoteBibliography"/>
        <w:rPr>
          <w:sz w:val="22"/>
        </w:rPr>
      </w:pPr>
      <w:r w:rsidRPr="00F74E0E">
        <w:rPr>
          <w:sz w:val="22"/>
        </w:rPr>
        <w:t>32.</w:t>
      </w:r>
      <w:r w:rsidRPr="00F74E0E">
        <w:rPr>
          <w:sz w:val="22"/>
        </w:rPr>
        <w:tab/>
        <w:t>Gavrielides MA, Zeng R, Myers KJ, Sahiner B, Petrick N. Benefit of overlapping reconstruction for improving the quantitative assessment of CT lung nodule volume. Acad Radiol. 2013; 20(2):173-80.</w:t>
      </w:r>
    </w:p>
    <w:p w14:paraId="28A5E334" w14:textId="77777777" w:rsidR="001F4629" w:rsidRPr="00F74E0E" w:rsidRDefault="001F4629" w:rsidP="001F4629">
      <w:pPr>
        <w:pStyle w:val="EndNoteBibliography"/>
        <w:rPr>
          <w:sz w:val="22"/>
        </w:rPr>
      </w:pPr>
      <w:r w:rsidRPr="00F74E0E">
        <w:rPr>
          <w:sz w:val="22"/>
        </w:rPr>
        <w:t>33.</w:t>
      </w:r>
      <w:r w:rsidRPr="00F74E0E">
        <w:rPr>
          <w:sz w:val="22"/>
        </w:rPr>
        <w:tab/>
        <w:t>Willemink MJ, de Jong PA, Leiner T, et al. Iterative reconstruction techniques for computed tomography Part 1: technical principles. Eur Radiol. 2013; 23(6):1623-31.</w:t>
      </w:r>
    </w:p>
    <w:p w14:paraId="7F0A01A7" w14:textId="77777777" w:rsidR="001F4629" w:rsidRPr="00F74E0E" w:rsidRDefault="001F4629" w:rsidP="001F4629">
      <w:pPr>
        <w:pStyle w:val="EndNoteBibliography"/>
        <w:rPr>
          <w:sz w:val="22"/>
        </w:rPr>
      </w:pPr>
      <w:r w:rsidRPr="00F74E0E">
        <w:rPr>
          <w:sz w:val="22"/>
        </w:rPr>
        <w:t>34.</w:t>
      </w:r>
      <w:r w:rsidRPr="00F74E0E">
        <w:rPr>
          <w:sz w:val="22"/>
        </w:rPr>
        <w:tab/>
        <w:t>Willemink MJ, Borstlap J, Takx RA, et al. The effects of computed tomography with iterative reconstruction on solid pulmonary nodule volume quantification. PloS one. 2013; 8(2):e58053.</w:t>
      </w:r>
    </w:p>
    <w:p w14:paraId="3DEE539C" w14:textId="77777777" w:rsidR="001F4629" w:rsidRPr="00F74E0E" w:rsidRDefault="001F4629" w:rsidP="001F4629">
      <w:pPr>
        <w:pStyle w:val="EndNoteBibliography"/>
        <w:rPr>
          <w:sz w:val="22"/>
        </w:rPr>
      </w:pPr>
      <w:r w:rsidRPr="00F74E0E">
        <w:rPr>
          <w:sz w:val="22"/>
        </w:rPr>
        <w:t>35.</w:t>
      </w:r>
      <w:r w:rsidRPr="00F74E0E">
        <w:rPr>
          <w:sz w:val="22"/>
        </w:rPr>
        <w:tab/>
        <w:t>Revel MP, Lefort C, Bissery A, et al. Pulmonary nodules: preliminary experience with three-dimensional evaluation. Radiology. 2004; 231(2):459-66.</w:t>
      </w:r>
    </w:p>
    <w:p w14:paraId="7B0A6FBE" w14:textId="77777777" w:rsidR="001F4629" w:rsidRPr="00F74E0E" w:rsidRDefault="001F4629" w:rsidP="001F4629">
      <w:pPr>
        <w:pStyle w:val="EndNoteBibliography"/>
        <w:rPr>
          <w:sz w:val="22"/>
        </w:rPr>
      </w:pPr>
      <w:r w:rsidRPr="00F74E0E">
        <w:rPr>
          <w:sz w:val="22"/>
        </w:rPr>
        <w:t>36.</w:t>
      </w:r>
      <w:r w:rsidRPr="00F74E0E">
        <w:rPr>
          <w:sz w:val="22"/>
        </w:rPr>
        <w:tab/>
        <w:t>Petrou M, Quint LE, Nan B, Baker LH. Pulmonary nodule volumetric measurement variability as a function of CT slice thickness and nodule morphology. AJR Am J Roentgenol. 2007; 188(2):306-12.</w:t>
      </w:r>
    </w:p>
    <w:p w14:paraId="5A6DD7B0" w14:textId="77777777" w:rsidR="001F4629" w:rsidRPr="00F74E0E" w:rsidRDefault="001F4629" w:rsidP="001F4629">
      <w:pPr>
        <w:pStyle w:val="EndNoteBibliography"/>
        <w:rPr>
          <w:sz w:val="22"/>
        </w:rPr>
      </w:pPr>
      <w:r w:rsidRPr="00F74E0E">
        <w:rPr>
          <w:sz w:val="22"/>
        </w:rPr>
        <w:t>37.</w:t>
      </w:r>
      <w:r w:rsidRPr="00F74E0E">
        <w:rPr>
          <w:sz w:val="22"/>
        </w:rPr>
        <w:tab/>
        <w:t>Wang Y, van Klaveren RJ, van der Zaag-Loonen HJ, et al. Effect of nodule characteristics on variability of semiautomated volume measurements in pulmonary nodules detected in a lung cancer screening program. Radiology. 2008; 248(2):625-31.</w:t>
      </w:r>
    </w:p>
    <w:p w14:paraId="42F86AF5" w14:textId="77777777" w:rsidR="001F4629" w:rsidRPr="00F74E0E" w:rsidRDefault="001F4629" w:rsidP="001F4629">
      <w:pPr>
        <w:pStyle w:val="EndNoteBibliography"/>
        <w:rPr>
          <w:sz w:val="22"/>
        </w:rPr>
      </w:pPr>
      <w:r w:rsidRPr="00F74E0E">
        <w:rPr>
          <w:sz w:val="22"/>
        </w:rPr>
        <w:t>38.</w:t>
      </w:r>
      <w:r w:rsidRPr="00F74E0E">
        <w:rPr>
          <w:sz w:val="22"/>
        </w:rPr>
        <w:tab/>
        <w:t>Hein PA, Romano VC, Rogalla P, et al. Linear and volume measurements of pulmonary nodules at different CT dose levels - intrascan and interscan analysis. RoFo : Fortschritte auf dem Gebiete der Rontgenstrahlen und der Nuklearmedizin. 2009; 181(1):24-31.</w:t>
      </w:r>
    </w:p>
    <w:p w14:paraId="4F2C01AF" w14:textId="77777777" w:rsidR="001F4629" w:rsidRPr="00F74E0E" w:rsidRDefault="001F4629" w:rsidP="001F4629">
      <w:pPr>
        <w:pStyle w:val="EndNoteBibliography"/>
        <w:rPr>
          <w:sz w:val="22"/>
        </w:rPr>
      </w:pPr>
      <w:r w:rsidRPr="00F74E0E">
        <w:rPr>
          <w:sz w:val="22"/>
        </w:rPr>
        <w:t>39.</w:t>
      </w:r>
      <w:r w:rsidRPr="00F74E0E">
        <w:rPr>
          <w:sz w:val="22"/>
        </w:rPr>
        <w:tab/>
        <w:t>Hein PA, Romano VC, Rogalla P, et al. Variability of semiautomated lung nodule volumetry on ultralow-dose CT: comparison with nodule volumetry on standard-dose CT. J Digit Imaging. 2010; 23(1):8-17.</w:t>
      </w:r>
    </w:p>
    <w:p w14:paraId="664977C1" w14:textId="77777777" w:rsidR="001F4629" w:rsidRPr="00F74E0E" w:rsidRDefault="001F4629" w:rsidP="001F4629">
      <w:pPr>
        <w:pStyle w:val="EndNoteBibliography"/>
        <w:rPr>
          <w:sz w:val="22"/>
        </w:rPr>
      </w:pPr>
      <w:r w:rsidRPr="00F74E0E">
        <w:rPr>
          <w:sz w:val="22"/>
        </w:rPr>
        <w:t>40.</w:t>
      </w:r>
      <w:r w:rsidRPr="00F74E0E">
        <w:rPr>
          <w:sz w:val="22"/>
        </w:rPr>
        <w:tab/>
        <w:t>Gietema HA, Wang Y, Xu D, et al. Pulmonary nodules detected at lung cancer screening: interobserver variability of semiautomated volume measurements. Radiology. 2006; 241(1):251-7.</w:t>
      </w:r>
    </w:p>
    <w:p w14:paraId="2B841782" w14:textId="77777777" w:rsidR="001F4629" w:rsidRPr="00F74E0E" w:rsidRDefault="001F4629" w:rsidP="001F4629">
      <w:pPr>
        <w:pStyle w:val="EndNoteBibliography"/>
        <w:rPr>
          <w:sz w:val="22"/>
        </w:rPr>
      </w:pPr>
      <w:r w:rsidRPr="00F74E0E">
        <w:rPr>
          <w:sz w:val="22"/>
        </w:rPr>
        <w:t>41.</w:t>
      </w:r>
      <w:r w:rsidRPr="00F74E0E">
        <w:rPr>
          <w:sz w:val="22"/>
        </w:rPr>
        <w:tab/>
        <w:t>QIBA-Performance-Working-Group. Review of Statistical Methods for Technical Performance Assessment. Submitted to SMMR. 2014.</w:t>
      </w:r>
    </w:p>
    <w:p w14:paraId="05869B64" w14:textId="77777777" w:rsidR="001F4629" w:rsidRPr="00F74E0E" w:rsidRDefault="001F4629" w:rsidP="001F4629">
      <w:pPr>
        <w:pStyle w:val="EndNoteBibliography"/>
        <w:rPr>
          <w:sz w:val="22"/>
        </w:rPr>
      </w:pPr>
      <w:r w:rsidRPr="00F74E0E">
        <w:rPr>
          <w:sz w:val="22"/>
        </w:rPr>
        <w:t>42.</w:t>
      </w:r>
      <w:r w:rsidRPr="00F74E0E">
        <w:rPr>
          <w:sz w:val="22"/>
        </w:rPr>
        <w:tab/>
        <w:t>Bland JM, Altman DG. Statistical methods for assessing agreement between two methods of clinical measurement. Lancet. 1986; 1(8476):307-10.</w:t>
      </w:r>
    </w:p>
    <w:p w14:paraId="1803F18B" w14:textId="77777777" w:rsidR="001F4629" w:rsidRPr="00F74E0E" w:rsidRDefault="001F4629" w:rsidP="001F4629">
      <w:pPr>
        <w:pStyle w:val="EndNoteBibliography"/>
        <w:rPr>
          <w:sz w:val="22"/>
        </w:rPr>
      </w:pPr>
      <w:r w:rsidRPr="00F74E0E">
        <w:rPr>
          <w:sz w:val="22"/>
        </w:rPr>
        <w:t>43.</w:t>
      </w:r>
      <w:r w:rsidRPr="00F74E0E">
        <w:rPr>
          <w:sz w:val="22"/>
        </w:rPr>
        <w:tab/>
        <w:t>Bland JM, Altman DG. Measuring agreement in method comparison studies. Statistical methods in medical research. 1999; 8(2):135-60.</w:t>
      </w:r>
    </w:p>
    <w:p w14:paraId="6A562D65" w14:textId="77777777" w:rsidR="001F4629" w:rsidRPr="00F74E0E" w:rsidRDefault="001F4629" w:rsidP="001F4629">
      <w:pPr>
        <w:pStyle w:val="EndNoteBibliography"/>
        <w:rPr>
          <w:sz w:val="22"/>
        </w:rPr>
      </w:pPr>
      <w:r w:rsidRPr="00F74E0E">
        <w:rPr>
          <w:sz w:val="22"/>
        </w:rPr>
        <w:t>44.</w:t>
      </w:r>
      <w:r w:rsidRPr="00F74E0E">
        <w:rPr>
          <w:sz w:val="22"/>
        </w:rPr>
        <w:tab/>
        <w:t>Barnhart HX, Barboriak DP. Applications of the repeatability of quantitative imaging biomarkers: A review of statistical analysis of repeat data sets. Translational Oncology. 2009; 2(4):231-5.</w:t>
      </w:r>
    </w:p>
    <w:p w14:paraId="07187BF9" w14:textId="77777777" w:rsidR="001F4629" w:rsidRPr="00F74E0E" w:rsidRDefault="001F4629" w:rsidP="001F4629">
      <w:pPr>
        <w:pStyle w:val="EndNoteBibliography"/>
        <w:rPr>
          <w:sz w:val="22"/>
        </w:rPr>
      </w:pPr>
      <w:r w:rsidRPr="00F74E0E">
        <w:rPr>
          <w:sz w:val="22"/>
        </w:rPr>
        <w:t>45.</w:t>
      </w:r>
      <w:r w:rsidRPr="00F74E0E">
        <w:rPr>
          <w:sz w:val="22"/>
        </w:rPr>
        <w:tab/>
        <w:t>Lin LI. A concordance correlation coefficient to evaluate reproducibility. Biometrics. 1989; 45(1):255-68.</w:t>
      </w:r>
    </w:p>
    <w:p w14:paraId="5158B1BC" w14:textId="77777777" w:rsidR="001F4629" w:rsidRPr="00F74E0E" w:rsidRDefault="001F4629" w:rsidP="001F4629">
      <w:pPr>
        <w:pStyle w:val="EndNoteBibliography"/>
        <w:rPr>
          <w:sz w:val="22"/>
        </w:rPr>
      </w:pPr>
      <w:r w:rsidRPr="00F74E0E">
        <w:rPr>
          <w:sz w:val="22"/>
        </w:rPr>
        <w:lastRenderedPageBreak/>
        <w:t>46.</w:t>
      </w:r>
      <w:r w:rsidRPr="00F74E0E">
        <w:rPr>
          <w:sz w:val="22"/>
        </w:rPr>
        <w:tab/>
        <w:t xml:space="preserve">CT-Volumetry-Technical-Committee. QIBA Profile: CT Tumor Volume Change v2.2 Reviewed Draft (Publicly Reviewed Version)  Available at: </w:t>
      </w:r>
      <w:hyperlink r:id="rId17" w:history="1">
        <w:r w:rsidRPr="00F74E0E">
          <w:rPr>
            <w:rStyle w:val="Hyperlink"/>
            <w:sz w:val="22"/>
          </w:rPr>
          <w:t>http://rsna.org/uploadedFiles/RSNA/Content/Science_and_Education/QIBA/QIBA-CT%20Vol-TumorVolumeChangeProfile_v2.2_ReviewedDraft_08AUG2012.pdf</w:t>
        </w:r>
      </w:hyperlink>
      <w:r w:rsidRPr="00F74E0E">
        <w:rPr>
          <w:sz w:val="22"/>
        </w:rPr>
        <w:t>.</w:t>
      </w:r>
    </w:p>
    <w:p w14:paraId="52A74E91" w14:textId="77777777" w:rsidR="001F4629" w:rsidRPr="00F74E0E" w:rsidRDefault="001F4629" w:rsidP="001F4629">
      <w:pPr>
        <w:pStyle w:val="EndNoteBibliography"/>
        <w:rPr>
          <w:sz w:val="22"/>
        </w:rPr>
      </w:pPr>
      <w:r w:rsidRPr="00F74E0E">
        <w:rPr>
          <w:sz w:val="22"/>
        </w:rPr>
        <w:t>47.</w:t>
      </w:r>
      <w:r w:rsidRPr="00F74E0E">
        <w:rPr>
          <w:sz w:val="22"/>
        </w:rPr>
        <w:tab/>
        <w:t>Warfield SK, Zou KH, Wells WM. Simultaneous truth and performance level estimation (STAPLE): an algorithm for the validation of image segmentation. IEEE Trans Med Imaging. 2004; 23(7):903-21.</w:t>
      </w:r>
    </w:p>
    <w:p w14:paraId="777DDF46" w14:textId="77777777" w:rsidR="001F4629" w:rsidRPr="00F74E0E" w:rsidRDefault="001F4629" w:rsidP="001F4629">
      <w:pPr>
        <w:pStyle w:val="EndNoteBibliography"/>
        <w:rPr>
          <w:sz w:val="22"/>
        </w:rPr>
      </w:pPr>
      <w:r w:rsidRPr="00F74E0E">
        <w:rPr>
          <w:sz w:val="22"/>
        </w:rPr>
        <w:t>48.</w:t>
      </w:r>
      <w:r w:rsidRPr="00F74E0E">
        <w:rPr>
          <w:sz w:val="22"/>
        </w:rPr>
        <w:tab/>
        <w:t>Rohlfing T, Russakoff DB, Maurer CR, Jr. Performance-based classifier combination in atlas-based image segmentation using expectation-maximization parameter estimation. IEEE Trans Med Imaging. 2004; 23(8):983-94.</w:t>
      </w:r>
    </w:p>
    <w:p w14:paraId="32EB6F06" w14:textId="77777777" w:rsidR="001F4629" w:rsidRPr="00F74E0E" w:rsidRDefault="001F4629" w:rsidP="001F4629">
      <w:pPr>
        <w:pStyle w:val="EndNoteBibliography"/>
        <w:rPr>
          <w:sz w:val="22"/>
        </w:rPr>
      </w:pPr>
      <w:r w:rsidRPr="00F74E0E">
        <w:rPr>
          <w:sz w:val="22"/>
        </w:rPr>
        <w:t>49.</w:t>
      </w:r>
      <w:r w:rsidRPr="00F74E0E">
        <w:rPr>
          <w:sz w:val="22"/>
        </w:rPr>
        <w:tab/>
        <w:t>Jaccard P. The distribution of the flora in the alpine zone. New Phytologist. 1912; 11:37-50.</w:t>
      </w:r>
    </w:p>
    <w:p w14:paraId="0D0F16EB" w14:textId="77777777" w:rsidR="001F4629" w:rsidRPr="00F74E0E" w:rsidRDefault="001F4629" w:rsidP="001F4629">
      <w:pPr>
        <w:pStyle w:val="EndNoteBibliography"/>
        <w:rPr>
          <w:sz w:val="22"/>
        </w:rPr>
      </w:pPr>
      <w:r w:rsidRPr="00F74E0E">
        <w:rPr>
          <w:sz w:val="22"/>
        </w:rPr>
        <w:t>50.</w:t>
      </w:r>
      <w:r w:rsidRPr="00F74E0E">
        <w:rPr>
          <w:sz w:val="22"/>
        </w:rPr>
        <w:tab/>
        <w:t>Sorensen R. A method of establishing groups of equal amplitude in plant sociology based on similarity of species and its application to analyses of the vegetation on Danish commons. Nordisk medicin. 1948; 40(51):2389.</w:t>
      </w:r>
    </w:p>
    <w:p w14:paraId="16EEF1C4" w14:textId="4BBF31B7" w:rsidR="001F4629" w:rsidRDefault="001F4629" w:rsidP="001F4629">
      <w:pPr>
        <w:pStyle w:val="EndNoteBibliography"/>
        <w:rPr>
          <w:sz w:val="22"/>
        </w:rPr>
      </w:pPr>
      <w:r w:rsidRPr="00F74E0E">
        <w:rPr>
          <w:sz w:val="22"/>
        </w:rPr>
        <w:t>51.</w:t>
      </w:r>
      <w:r w:rsidRPr="00F74E0E">
        <w:rPr>
          <w:sz w:val="22"/>
        </w:rPr>
        <w:tab/>
        <w:t>Dice L. Measures of the Amount of Ecologic Association Between Species. Ecology. 1945; 26(3):297-302.</w:t>
      </w:r>
    </w:p>
    <w:p w14:paraId="00E30AA2" w14:textId="40B3DEB6" w:rsidR="004D1491" w:rsidRDefault="004D1491" w:rsidP="001F4629">
      <w:pPr>
        <w:pStyle w:val="EndNoteBibliography"/>
        <w:rPr>
          <w:sz w:val="22"/>
        </w:rPr>
      </w:pPr>
      <w:r>
        <w:rPr>
          <w:sz w:val="22"/>
        </w:rPr>
        <w:t>52.</w:t>
      </w:r>
      <w:r>
        <w:rPr>
          <w:sz w:val="22"/>
        </w:rPr>
        <w:tab/>
        <w:t xml:space="preserve">Henschke C, Yankelevitz D, Yip, R, Archer V, Zahlmann G, Krishnan K, Helba B, Avila R. </w:t>
      </w:r>
      <w:r w:rsidRPr="004D1491">
        <w:rPr>
          <w:sz w:val="22"/>
        </w:rPr>
        <w:t>Tumor volume measurement error using computed tomography imaging in a phase II clinical trial in lung cancer</w:t>
      </w:r>
      <w:r>
        <w:rPr>
          <w:sz w:val="22"/>
        </w:rPr>
        <w:t xml:space="preserve">. </w:t>
      </w:r>
      <w:r w:rsidRPr="004D1491">
        <w:rPr>
          <w:sz w:val="22"/>
        </w:rPr>
        <w:t>J. Med. Imag. 3(3), 035505 (Sep 20, 2016).</w:t>
      </w:r>
    </w:p>
    <w:p w14:paraId="4F73CCC6" w14:textId="3A7152BF" w:rsidR="006951D7" w:rsidRDefault="006951D7" w:rsidP="001F4629">
      <w:pPr>
        <w:pStyle w:val="EndNoteBibliography"/>
        <w:rPr>
          <w:sz w:val="22"/>
        </w:rPr>
      </w:pPr>
      <w:r>
        <w:rPr>
          <w:sz w:val="22"/>
        </w:rPr>
        <w:t>53.</w:t>
      </w:r>
      <w:r>
        <w:rPr>
          <w:sz w:val="22"/>
        </w:rPr>
        <w:tab/>
        <w:t>Wang G, Cheng PC, Vannier MW. Spiral CT refines temporal bone imaging. Diagnostic Imag., vol 15, pp 116-121, 1993.</w:t>
      </w:r>
    </w:p>
    <w:p w14:paraId="67BDAF1D" w14:textId="77777777" w:rsidR="001F4629" w:rsidRPr="00F74E0E" w:rsidRDefault="001F4629" w:rsidP="001F4629">
      <w:pPr>
        <w:pStyle w:val="EndNoteBibliography"/>
        <w:rPr>
          <w:sz w:val="22"/>
        </w:rPr>
      </w:pPr>
    </w:p>
    <w:p w14:paraId="72F3CD3D" w14:textId="77777777" w:rsidR="001F4629" w:rsidRPr="00F74E0E" w:rsidRDefault="001F4629" w:rsidP="001F4629">
      <w:pPr>
        <w:pStyle w:val="EndNoteBibliography"/>
        <w:rPr>
          <w:b/>
          <w:sz w:val="22"/>
        </w:rPr>
      </w:pPr>
      <w:r w:rsidRPr="00F74E0E">
        <w:rPr>
          <w:b/>
          <w:sz w:val="22"/>
        </w:rPr>
        <w:t>Additional References:</w:t>
      </w:r>
    </w:p>
    <w:p w14:paraId="0E1597F9" w14:textId="77777777" w:rsidR="001F4629" w:rsidRPr="00F74E0E" w:rsidRDefault="001F4629" w:rsidP="001F4629">
      <w:pPr>
        <w:pStyle w:val="EndNoteBibliography"/>
        <w:rPr>
          <w:sz w:val="22"/>
        </w:rPr>
      </w:pPr>
    </w:p>
    <w:p w14:paraId="6D73D3D7" w14:textId="77777777" w:rsidR="001F4629" w:rsidRPr="00F74E0E" w:rsidRDefault="001F4629" w:rsidP="001F4629">
      <w:pPr>
        <w:pStyle w:val="EndNoteBibliography"/>
        <w:rPr>
          <w:sz w:val="22"/>
        </w:rPr>
      </w:pPr>
      <w:r w:rsidRPr="00F74E0E">
        <w:rPr>
          <w:sz w:val="22"/>
        </w:rPr>
        <w:t>52.</w:t>
      </w:r>
      <w:r w:rsidRPr="00F74E0E">
        <w:rPr>
          <w:sz w:val="22"/>
        </w:rPr>
        <w:tab/>
        <w:t>Gavrielides MA, Li Q, Zeng R, Myers KJ, Sahiner B, Petrick N. Minimum detectable change in lung nodule volume in a phantom CT study. Acad Radiol. 2013; 20(11):1364-70.</w:t>
      </w:r>
    </w:p>
    <w:p w14:paraId="0F92DBA4" w14:textId="77777777" w:rsidR="001F4629" w:rsidRPr="00F74E0E" w:rsidRDefault="001F4629" w:rsidP="001F4629">
      <w:pPr>
        <w:pStyle w:val="EndNoteBibliography"/>
        <w:rPr>
          <w:sz w:val="22"/>
        </w:rPr>
      </w:pPr>
      <w:r w:rsidRPr="00F74E0E">
        <w:rPr>
          <w:sz w:val="22"/>
        </w:rPr>
        <w:t>53.</w:t>
      </w:r>
      <w:r w:rsidRPr="00F74E0E">
        <w:rPr>
          <w:sz w:val="22"/>
        </w:rPr>
        <w:tab/>
        <w:t>Bolte H, Riedel C, Jahnke T, et al. Reproducibility of computer-aided volumetry of artificial small pulmonary nodules in ex vivo porcine lungs. Invest Radiol. 2006; 41(1):28-35.</w:t>
      </w:r>
    </w:p>
    <w:p w14:paraId="1000D1B6" w14:textId="77777777" w:rsidR="001F4629" w:rsidRPr="00F74E0E" w:rsidRDefault="001F4629" w:rsidP="001F4629">
      <w:pPr>
        <w:pStyle w:val="EndNoteBibliography"/>
        <w:rPr>
          <w:sz w:val="22"/>
        </w:rPr>
      </w:pPr>
      <w:r w:rsidRPr="00F74E0E">
        <w:rPr>
          <w:sz w:val="22"/>
        </w:rPr>
        <w:t>54.</w:t>
      </w:r>
      <w:r w:rsidRPr="00F74E0E">
        <w:rPr>
          <w:sz w:val="22"/>
        </w:rPr>
        <w:tab/>
        <w:t>Bolte H, Riedel C, Muller-Hulsbeck S, et al. Precision of computer-aided volumetry of artificial small solid pulmonary nodules in ex vivo porcine lungs. Br J Radiol. 2007; 80(954):414-21.</w:t>
      </w:r>
    </w:p>
    <w:p w14:paraId="0A79F043" w14:textId="77777777" w:rsidR="001F4629" w:rsidRPr="00F74E0E" w:rsidRDefault="001F4629" w:rsidP="001F4629">
      <w:pPr>
        <w:pStyle w:val="EndNoteBibliography"/>
        <w:rPr>
          <w:sz w:val="22"/>
        </w:rPr>
      </w:pPr>
      <w:r w:rsidRPr="00F74E0E">
        <w:rPr>
          <w:sz w:val="22"/>
        </w:rPr>
        <w:t>55.</w:t>
      </w:r>
      <w:r w:rsidRPr="00F74E0E">
        <w:rPr>
          <w:sz w:val="22"/>
        </w:rPr>
        <w:tab/>
        <w:t>Wang Y, de Bock GH, van Klaveren RJ, et al. Volumetric measurement of pulmonary nodules at low-dose chest CT: effect of reconstruction setting on measurement variability. Eur Radiol. 2010; 20(5):1180-7.</w:t>
      </w:r>
    </w:p>
    <w:p w14:paraId="0302F636" w14:textId="77777777" w:rsidR="001F4629" w:rsidRPr="00F74E0E" w:rsidRDefault="001F4629" w:rsidP="001F4629">
      <w:pPr>
        <w:pStyle w:val="EndNoteBibliography"/>
        <w:rPr>
          <w:sz w:val="22"/>
        </w:rPr>
      </w:pPr>
      <w:r w:rsidRPr="00F74E0E">
        <w:rPr>
          <w:sz w:val="22"/>
        </w:rPr>
        <w:t>56.</w:t>
      </w:r>
      <w:r w:rsidRPr="00F74E0E">
        <w:rPr>
          <w:sz w:val="22"/>
        </w:rPr>
        <w:tab/>
        <w:t>Bolte H, Riedel C, Knoss N, et al. Computed tomography-based lung nodule volumetry--do optimized reconstructions of routine protocols achieve similar accuracy, reproducibility and interobserver variability to that of special volumetry protocols? RoFo : Fortschritte auf dem Gebiete der Rontgenstrahlen und der Nuklearmedizin. 2007; 179(3):276-81.</w:t>
      </w:r>
    </w:p>
    <w:p w14:paraId="23AC2E1D" w14:textId="77777777" w:rsidR="001F4629" w:rsidRPr="00F74E0E" w:rsidRDefault="001F4629" w:rsidP="001F4629">
      <w:pPr>
        <w:pStyle w:val="EndNoteBibliography"/>
        <w:rPr>
          <w:sz w:val="22"/>
        </w:rPr>
      </w:pPr>
      <w:r w:rsidRPr="00F74E0E">
        <w:rPr>
          <w:sz w:val="22"/>
        </w:rPr>
        <w:t>57.</w:t>
      </w:r>
      <w:r w:rsidRPr="00F74E0E">
        <w:rPr>
          <w:sz w:val="22"/>
        </w:rPr>
        <w:tab/>
        <w:t>de Jong PA, Leiner T, Lammers JW, Gietema HA. Can low-dose unenhanced chest CT be used for follow-up of lung nodules? AJR Am J Roentgenol. 2012; 199(4):777-80.</w:t>
      </w:r>
    </w:p>
    <w:p w14:paraId="1F71E6BB" w14:textId="77777777" w:rsidR="001F4629" w:rsidRPr="00F74E0E" w:rsidRDefault="001F4629" w:rsidP="001F4629">
      <w:pPr>
        <w:pStyle w:val="EndNoteBibliography"/>
        <w:rPr>
          <w:sz w:val="22"/>
        </w:rPr>
      </w:pPr>
      <w:r w:rsidRPr="00F74E0E">
        <w:rPr>
          <w:sz w:val="22"/>
        </w:rPr>
        <w:t>58.</w:t>
      </w:r>
      <w:r w:rsidRPr="00F74E0E">
        <w:rPr>
          <w:sz w:val="22"/>
        </w:rPr>
        <w:tab/>
        <w:t>Christe A, Torrente JC, Lin M, et al. CT screening and follow-up of lung nodules: effects of tube current-time setting and nodule size and density on detectability and of tube current-time setting on apparent size. AJR Am J Roentgenol. 2011; 197(3):623-30.</w:t>
      </w:r>
    </w:p>
    <w:p w14:paraId="6FAD5664" w14:textId="77777777" w:rsidR="001F4629" w:rsidRPr="00F74E0E" w:rsidRDefault="001F4629" w:rsidP="001F4629">
      <w:pPr>
        <w:pStyle w:val="EndNoteBibliography"/>
        <w:rPr>
          <w:sz w:val="22"/>
        </w:rPr>
      </w:pPr>
      <w:r w:rsidRPr="00F74E0E">
        <w:rPr>
          <w:sz w:val="22"/>
        </w:rPr>
        <w:t>59.</w:t>
      </w:r>
      <w:r w:rsidRPr="00F74E0E">
        <w:rPr>
          <w:sz w:val="22"/>
        </w:rPr>
        <w:tab/>
        <w:t>Honda O, Sumikawa H, Johkoh T, et al. Computer-assisted lung nodule volumetry from multi-detector row CT: influence of image reconstruction parameters. Eur J Radiol. 2007; 62(1):106-13.</w:t>
      </w:r>
    </w:p>
    <w:p w14:paraId="67D83EF3" w14:textId="77777777" w:rsidR="001F4629" w:rsidRPr="00F74E0E" w:rsidRDefault="001F4629" w:rsidP="001F4629">
      <w:pPr>
        <w:pStyle w:val="EndNoteBibliography"/>
        <w:rPr>
          <w:sz w:val="22"/>
        </w:rPr>
      </w:pPr>
      <w:r w:rsidRPr="00F74E0E">
        <w:rPr>
          <w:sz w:val="22"/>
        </w:rPr>
        <w:t>60.</w:t>
      </w:r>
      <w:r w:rsidRPr="00F74E0E">
        <w:rPr>
          <w:sz w:val="22"/>
        </w:rPr>
        <w:tab/>
        <w:t>Young S, Kim HJ, Ko MM, Ko WW, Flores C, McNitt-Gray MF. Variability in CT lung-nodule volumetry: Effects of dose reduction and reconstruction methods. Med Phys. 2015; 42(5):2679-89.</w:t>
      </w:r>
    </w:p>
    <w:p w14:paraId="6DF3DD72" w14:textId="77777777" w:rsidR="001F4629" w:rsidRPr="00F74E0E" w:rsidRDefault="001F4629" w:rsidP="001F4629">
      <w:pPr>
        <w:pStyle w:val="EndNoteBibliography"/>
        <w:rPr>
          <w:sz w:val="22"/>
        </w:rPr>
      </w:pPr>
      <w:r w:rsidRPr="00F74E0E">
        <w:rPr>
          <w:sz w:val="22"/>
        </w:rPr>
        <w:t>61.</w:t>
      </w:r>
      <w:r w:rsidRPr="00F74E0E">
        <w:rPr>
          <w:sz w:val="22"/>
        </w:rPr>
        <w:tab/>
        <w:t>Ashraf H, de Hoop B, Shaker SB, et al. Lung nodule volumetry: segmentation algorithms within the same software package cannot be used interchangeably. Eur Radiol. 2010; 20(8):1878-85.</w:t>
      </w:r>
    </w:p>
    <w:p w14:paraId="3F835134" w14:textId="77777777" w:rsidR="001F4629" w:rsidRPr="00F74E0E" w:rsidRDefault="001F4629" w:rsidP="001F4629">
      <w:pPr>
        <w:pStyle w:val="EndNoteBibliography"/>
        <w:rPr>
          <w:sz w:val="22"/>
        </w:rPr>
      </w:pPr>
      <w:r w:rsidRPr="00F74E0E">
        <w:rPr>
          <w:sz w:val="22"/>
        </w:rPr>
        <w:t>62.</w:t>
      </w:r>
      <w:r w:rsidRPr="00F74E0E">
        <w:rPr>
          <w:sz w:val="22"/>
        </w:rPr>
        <w:tab/>
        <w:t>Christe A, Bronnimann A, Vock P. Volumetric analysis of lung nodules in computed tomography (CT): comparison of two different segmentation algorithm softwares and two different reconstruction filters on automated volume calculation. Acta Radiol. 2014; 55(1):54-61.</w:t>
      </w:r>
    </w:p>
    <w:p w14:paraId="2BCF1C39" w14:textId="77777777" w:rsidR="001F4629" w:rsidRPr="00F74E0E" w:rsidRDefault="001F4629" w:rsidP="001F4629">
      <w:pPr>
        <w:pStyle w:val="EndNoteBibliography"/>
        <w:rPr>
          <w:sz w:val="22"/>
        </w:rPr>
      </w:pPr>
      <w:r w:rsidRPr="00F74E0E">
        <w:rPr>
          <w:sz w:val="22"/>
        </w:rPr>
        <w:t>63.</w:t>
      </w:r>
      <w:r w:rsidRPr="00F74E0E">
        <w:rPr>
          <w:sz w:val="22"/>
        </w:rPr>
        <w:tab/>
        <w:t>Zhao YR, Ooijen PM, Dorrius MD, et al. Comparison of three software systems for semi-automatic volumetry of pulmonary nodules on baseline and follow-up CT examinations. Acta Radiol. 2013; 55(6):691-8.</w:t>
      </w:r>
    </w:p>
    <w:p w14:paraId="437A7280" w14:textId="77777777" w:rsidR="001F4629" w:rsidRPr="00F74E0E" w:rsidRDefault="001F4629" w:rsidP="001F4629">
      <w:pPr>
        <w:pStyle w:val="EndNoteBibliography"/>
        <w:rPr>
          <w:sz w:val="22"/>
        </w:rPr>
      </w:pPr>
      <w:r w:rsidRPr="00F74E0E">
        <w:rPr>
          <w:sz w:val="22"/>
        </w:rPr>
        <w:t>64.</w:t>
      </w:r>
      <w:r w:rsidRPr="00F74E0E">
        <w:rPr>
          <w:sz w:val="22"/>
        </w:rPr>
        <w:tab/>
        <w:t>Gavrielides MA, Kinnard LM, Myers KJ, Petrick N. Noncalcified lung nodules: volumetric assessment with thoracic CT. Radiology. 2009; 251(1):26-37.</w:t>
      </w:r>
    </w:p>
    <w:p w14:paraId="4B877064" w14:textId="77777777" w:rsidR="001F4629" w:rsidRPr="00F74E0E" w:rsidRDefault="001F4629" w:rsidP="001F4629">
      <w:pPr>
        <w:pStyle w:val="EndNoteBibliography"/>
        <w:rPr>
          <w:sz w:val="22"/>
        </w:rPr>
      </w:pPr>
      <w:r w:rsidRPr="00F74E0E">
        <w:rPr>
          <w:sz w:val="22"/>
        </w:rPr>
        <w:t>65.</w:t>
      </w:r>
      <w:r w:rsidRPr="00F74E0E">
        <w:rPr>
          <w:sz w:val="22"/>
        </w:rPr>
        <w:tab/>
        <w:t xml:space="preserve">Marten K, Engelke C. Computer-aided detection and automated CT volumetry of pulmonary nodules. Eur </w:t>
      </w:r>
      <w:r w:rsidRPr="00F74E0E">
        <w:rPr>
          <w:sz w:val="22"/>
        </w:rPr>
        <w:lastRenderedPageBreak/>
        <w:t>Radiol. 2007; 17(4):888-901.</w:t>
      </w:r>
    </w:p>
    <w:p w14:paraId="25EF88A4" w14:textId="77777777" w:rsidR="001F4629" w:rsidRPr="00F74E0E" w:rsidRDefault="001F4629" w:rsidP="001F4629">
      <w:pPr>
        <w:pStyle w:val="EndNoteBibliography"/>
        <w:rPr>
          <w:sz w:val="22"/>
        </w:rPr>
      </w:pPr>
      <w:r w:rsidRPr="00F74E0E">
        <w:rPr>
          <w:sz w:val="22"/>
        </w:rPr>
        <w:t>66.</w:t>
      </w:r>
      <w:r w:rsidRPr="00F74E0E">
        <w:rPr>
          <w:sz w:val="22"/>
        </w:rPr>
        <w:tab/>
        <w:t>Boll DT, Gilkeson RC, Fleiter TR, Blackham KA, Duerk JL, Lewin JS. Volumetric assessment of pulmonary nodules with ECG-gated MDCT. AJR Am J Roentgenol. 2004; 183(5):1217-23.</w:t>
      </w:r>
    </w:p>
    <w:p w14:paraId="47168C57" w14:textId="6CFDBB1D" w:rsidR="00A5454C" w:rsidRPr="00903B26" w:rsidRDefault="001F4629" w:rsidP="00903B26">
      <w:pPr>
        <w:pStyle w:val="3"/>
        <w:rPr>
          <w:sz w:val="22"/>
        </w:rPr>
      </w:pPr>
      <w:r w:rsidRPr="00F74E0E">
        <w:rPr>
          <w:sz w:val="22"/>
        </w:rPr>
        <w:fldChar w:fldCharType="end"/>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 </w:instrText>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DATA </w:instrText>
      </w:r>
      <w:r w:rsidRPr="00F74E0E">
        <w:rPr>
          <w:sz w:val="22"/>
        </w:rPr>
      </w:r>
      <w:r w:rsidRPr="00F74E0E">
        <w:rPr>
          <w:sz w:val="22"/>
        </w:rPr>
        <w:fldChar w:fldCharType="end"/>
      </w:r>
      <w:r w:rsidRPr="00F74E0E">
        <w:rPr>
          <w:sz w:val="22"/>
        </w:rPr>
      </w:r>
      <w:r w:rsidRPr="00F74E0E">
        <w:rPr>
          <w:sz w:val="22"/>
        </w:rPr>
        <w:fldChar w:fldCharType="separate"/>
      </w:r>
      <w:r w:rsidRPr="00F74E0E">
        <w:rPr>
          <w:noProof/>
          <w:sz w:val="22"/>
        </w:rPr>
        <w:t>(52-66)</w:t>
      </w:r>
      <w:r w:rsidRPr="00F74E0E">
        <w:rPr>
          <w:sz w:val="22"/>
        </w:rPr>
        <w:fldChar w:fldCharType="end"/>
      </w:r>
    </w:p>
    <w:p w14:paraId="13882C25" w14:textId="77777777" w:rsidR="00581644" w:rsidRPr="00D92917" w:rsidRDefault="003B5586" w:rsidP="00E94464">
      <w:pPr>
        <w:pStyle w:val="Heading1"/>
      </w:pPr>
      <w:bookmarkStart w:id="82" w:name="_Toc292350670"/>
      <w:bookmarkStart w:id="83" w:name="_Toc482683244"/>
      <w:bookmarkEnd w:id="68"/>
      <w:r w:rsidRPr="00547F69">
        <w:rPr>
          <w:rStyle w:val="StyleVisiontextC0000000009D330A0"/>
        </w:rPr>
        <w:t>Appendices</w:t>
      </w:r>
      <w:bookmarkEnd w:id="82"/>
      <w:bookmarkEnd w:id="83"/>
    </w:p>
    <w:p w14:paraId="6A12415C" w14:textId="77777777" w:rsidR="00581644" w:rsidRDefault="005D1A25" w:rsidP="00E94464">
      <w:pPr>
        <w:pStyle w:val="Heading2"/>
        <w:rPr>
          <w:rStyle w:val="StyleVisiontextC0000000009D33200"/>
        </w:rPr>
      </w:pPr>
      <w:bookmarkStart w:id="84" w:name="_Toc292350671"/>
      <w:bookmarkStart w:id="85" w:name="_Toc482683245"/>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84"/>
      <w:bookmarkEnd w:id="85"/>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5B1CA1BB" w:rsidR="006E156A" w:rsidRDefault="003B5586" w:rsidP="006E156A">
      <w:pPr>
        <w:pStyle w:val="3"/>
      </w:pPr>
      <w:r w:rsidRPr="00D92917">
        <w:rPr>
          <w:rStyle w:val="StyleVisioncontentC0000000009D55010"/>
          <w:i w:val="0"/>
          <w:color w:val="auto"/>
        </w:rPr>
        <w:t xml:space="preserve">A more detailed description of the v-CT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18" w:history="1">
        <w:r w:rsidR="002E5315" w:rsidRPr="003441D6">
          <w:rPr>
            <w:rStyle w:val="Hyperlink"/>
          </w:rPr>
          <w:t>http://qibawiki.rsna.org/index.php?title=Quantitative-CT</w:t>
        </w:r>
      </w:hyperlink>
      <w:r w:rsidR="002E5315">
        <w:rPr>
          <w:rStyle w:val="StyleVisioncontentC0000000009D55010"/>
          <w:i w:val="0"/>
          <w:color w:val="auto"/>
        </w:rPr>
        <w:t>.</w:t>
      </w:r>
      <w:r w:rsidRPr="00D92917">
        <w:rPr>
          <w:rStyle w:val="StyleVisioncontentC0000000009D55010"/>
          <w:i w:val="0"/>
          <w:color w:val="auto"/>
        </w:rPr>
        <w:t xml:space="preserve">  </w:t>
      </w:r>
    </w:p>
    <w:p w14:paraId="55E3EBA0" w14:textId="76DCE886"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Pr="0075442D">
        <w:rPr>
          <w:rStyle w:val="StyleVisioncontentC0000000009D55010"/>
          <w:i w:val="0"/>
          <w:color w:val="auto"/>
        </w:rPr>
        <w:t xml:space="preserve"> </w:t>
      </w:r>
      <w:r w:rsidR="00ED0B85" w:rsidRPr="0075442D">
        <w:rPr>
          <w:rStyle w:val="StyleVisioncontentC0000000009D55010"/>
          <w:i w:val="0"/>
          <w:color w:val="auto"/>
        </w:rPr>
        <w:t>Working Group</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lastRenderedPageBreak/>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694BB88A" w:rsidR="00E7091B" w:rsidRPr="00E7091B" w:rsidRDefault="00E7091B" w:rsidP="00E7091B">
      <w:pPr>
        <w:widowControl/>
        <w:autoSpaceDE/>
        <w:autoSpaceDN/>
        <w:adjustRightInd/>
      </w:pPr>
      <w:r w:rsidRPr="00E7091B">
        <w:t>Julie Lisiecki,  Manager</w:t>
      </w:r>
      <w:r w:rsidRPr="00E7091B">
        <w:tab/>
      </w:r>
      <w:r w:rsidRPr="00E7091B">
        <w:tab/>
      </w:r>
      <w:r w:rsidRPr="00E7091B">
        <w:tab/>
      </w:r>
      <w:r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86"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87" w:name="_Toc482683246"/>
      <w:r w:rsidRPr="0033755F">
        <w:rPr>
          <w:rStyle w:val="StyleVisiontextC0000000009D334C0"/>
          <w:rFonts w:cs="Calibri"/>
        </w:rPr>
        <w:lastRenderedPageBreak/>
        <w:t>Appendix B: Background Information</w:t>
      </w:r>
      <w:bookmarkEnd w:id="87"/>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88" w:name="_Toc482683247"/>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88"/>
    </w:p>
    <w:p w14:paraId="1B6F289E" w14:textId="77777777" w:rsidR="00903B26" w:rsidRPr="00ED4FF9" w:rsidRDefault="00AF58AF" w:rsidP="00903B26">
      <w:pPr>
        <w:rPr>
          <w:sz w:val="28"/>
        </w:rPr>
      </w:pPr>
      <w:hyperlink r:id="rId19"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89" w:name="_Toc482683248"/>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89"/>
    </w:p>
    <w:p w14:paraId="2F52495A" w14:textId="77777777" w:rsidR="00903B26" w:rsidRPr="00ED4FF9" w:rsidRDefault="00AF58AF" w:rsidP="00903B26">
      <w:pPr>
        <w:rPr>
          <w:sz w:val="28"/>
        </w:rPr>
      </w:pPr>
      <w:hyperlink r:id="rId20"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90" w:name="_Toc482683249"/>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90"/>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r>
        <w:t>Raunig D, McShane LM, Pennello G, et al. Quantitative imaging biomarkers: a 235 review of statistical methods for technical performance assessment. SMMR 2015; 24: 27- 67.</w:t>
      </w:r>
    </w:p>
    <w:p w14:paraId="1C86E65D" w14:textId="77777777" w:rsidR="00903B26" w:rsidRDefault="00903B26" w:rsidP="00903B26"/>
    <w:p w14:paraId="44BB14FC" w14:textId="1C53270E" w:rsidR="001F4629" w:rsidRPr="001F4629" w:rsidRDefault="00903B26" w:rsidP="00C913C9">
      <w:r>
        <w:t>Obuchowski NA, Reeves AP, Huang EP, et al. Quantitative Imaging Biomarkers: A Review of Statistical Methods for Computer Algorithm Comparisons. SMMR 2015; 24: 240 68-106.</w:t>
      </w:r>
      <w:bookmarkEnd w:id="86"/>
    </w:p>
    <w:sectPr w:rsidR="001F4629" w:rsidRPr="001F4629" w:rsidSect="000F1674">
      <w:headerReference w:type="even" r:id="rId21"/>
      <w:headerReference w:type="default" r:id="rId22"/>
      <w:footerReference w:type="even" r:id="rId23"/>
      <w:footerReference w:type="default" r:id="rId24"/>
      <w:headerReference w:type="first" r:id="rId25"/>
      <w:footerReference w:type="first" r:id="rId26"/>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Rick Avila" w:date="2017-05-11T16:28:00Z" w:initials="RA">
    <w:p w14:paraId="27CDD020" w14:textId="368D4B4C" w:rsidR="0087765C" w:rsidRPr="005B3C55" w:rsidRDefault="0087765C">
      <w:pPr>
        <w:pStyle w:val="CommentText"/>
        <w:rPr>
          <w:lang w:val="en-US"/>
        </w:rPr>
      </w:pPr>
      <w:r>
        <w:rPr>
          <w:rStyle w:val="CommentReference"/>
        </w:rPr>
        <w:annotationRef/>
      </w:r>
      <w:r w:rsidR="005B3C55">
        <w:rPr>
          <w:lang w:val="en-US"/>
        </w:rPr>
        <w:t>Add some text explainging that these fundamental image quality parameters are addressed in section 4 and automatically calculated.</w:t>
      </w:r>
    </w:p>
  </w:comment>
  <w:comment w:id="34" w:author="Rick Avila" w:date="2017-05-11T16:29:00Z" w:initials="RA">
    <w:p w14:paraId="79435749" w14:textId="7CBFC7A8" w:rsidR="005B3C55" w:rsidRPr="005B3C55" w:rsidRDefault="005B3C55">
      <w:pPr>
        <w:pStyle w:val="CommentText"/>
        <w:rPr>
          <w:lang w:val="en-US"/>
        </w:rPr>
      </w:pPr>
      <w:r>
        <w:rPr>
          <w:rStyle w:val="CommentReference"/>
        </w:rPr>
        <w:annotationRef/>
      </w:r>
      <w:r>
        <w:rPr>
          <w:lang w:val="en-US"/>
        </w:rPr>
        <w:t>Add an example report</w:t>
      </w:r>
    </w:p>
  </w:comment>
  <w:comment w:id="56" w:author="Rick Avila" w:date="2017-01-27T12:38:00Z" w:initials="RA">
    <w:p w14:paraId="7CE2A52F" w14:textId="2C5B6552" w:rsidR="0087765C" w:rsidRPr="006B7874" w:rsidRDefault="0087765C">
      <w:pPr>
        <w:pStyle w:val="CommentText"/>
        <w:rPr>
          <w:lang w:val="en-US"/>
        </w:rPr>
      </w:pPr>
      <w:r>
        <w:rPr>
          <w:rStyle w:val="CommentReference"/>
        </w:rPr>
        <w:annotationRef/>
      </w:r>
      <w:r>
        <w:rPr>
          <w:lang w:val="en-US"/>
        </w:rPr>
        <w:t xml:space="preserve">We would like to remove this requirement in the future with the goal that once scanners and protocols are compliant that you may switch scanning between th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CDD020" w15:done="0"/>
  <w15:commentEx w15:paraId="79435749" w15:done="0"/>
  <w15:commentEx w15:paraId="7CE2A52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4642B5" w14:textId="77777777" w:rsidR="00AF58AF" w:rsidRDefault="00AF58AF" w:rsidP="00581644">
      <w:r>
        <w:separator/>
      </w:r>
    </w:p>
  </w:endnote>
  <w:endnote w:type="continuationSeparator" w:id="0">
    <w:p w14:paraId="0F18592B" w14:textId="77777777" w:rsidR="00AF58AF" w:rsidRDefault="00AF58AF"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87765C" w14:paraId="28FC5201" w14:textId="77777777">
      <w:tc>
        <w:tcPr>
          <w:tcW w:w="5000" w:type="pct"/>
          <w:gridSpan w:val="2"/>
          <w:tcMar>
            <w:top w:w="0" w:type="dxa"/>
            <w:left w:w="0" w:type="dxa"/>
            <w:bottom w:w="0" w:type="dxa"/>
            <w:right w:w="0" w:type="dxa"/>
          </w:tcMar>
          <w:vAlign w:val="center"/>
        </w:tcPr>
        <w:p w14:paraId="1DA39E4A" w14:textId="77777777" w:rsidR="0087765C" w:rsidRDefault="0087765C">
          <w:pPr>
            <w:pStyle w:val="StyleVisionlineP0000000009636750"/>
          </w:pPr>
        </w:p>
      </w:tc>
    </w:tr>
    <w:tr w:rsidR="0087765C" w14:paraId="1D8EB897" w14:textId="77777777">
      <w:tc>
        <w:tcPr>
          <w:tcW w:w="4500" w:type="pct"/>
          <w:tcMar>
            <w:top w:w="0" w:type="dxa"/>
            <w:left w:w="0" w:type="dxa"/>
            <w:bottom w:w="0" w:type="dxa"/>
            <w:right w:w="0" w:type="dxa"/>
          </w:tcMar>
          <w:vAlign w:val="center"/>
        </w:tcPr>
        <w:p w14:paraId="72E2B106" w14:textId="13A13433" w:rsidR="0087765C" w:rsidRDefault="0087765C">
          <w:pPr>
            <w:pStyle w:val="StyleVisiontablecellP00000000093E2770"/>
          </w:pPr>
        </w:p>
      </w:tc>
      <w:tc>
        <w:tcPr>
          <w:tcW w:w="4500" w:type="pct"/>
          <w:tcMar>
            <w:top w:w="0" w:type="dxa"/>
            <w:left w:w="0" w:type="dxa"/>
            <w:bottom w:w="0" w:type="dxa"/>
            <w:right w:w="0" w:type="dxa"/>
          </w:tcMar>
          <w:vAlign w:val="center"/>
        </w:tcPr>
        <w:p w14:paraId="7DAE2A03" w14:textId="77777777" w:rsidR="0087765C" w:rsidRDefault="0087765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87765C" w14:paraId="57CE90E0" w14:textId="77777777">
      <w:tc>
        <w:tcPr>
          <w:tcW w:w="5000" w:type="pct"/>
          <w:gridSpan w:val="2"/>
          <w:tcMar>
            <w:top w:w="0" w:type="dxa"/>
            <w:left w:w="0" w:type="dxa"/>
            <w:bottom w:w="0" w:type="dxa"/>
            <w:right w:w="0" w:type="dxa"/>
          </w:tcMar>
          <w:vAlign w:val="center"/>
        </w:tcPr>
        <w:p w14:paraId="14CB56D3" w14:textId="77777777" w:rsidR="0087765C" w:rsidRDefault="0087765C">
          <w:pPr>
            <w:pStyle w:val="StyleVisionlineP0000000009636750"/>
          </w:pPr>
        </w:p>
      </w:tc>
    </w:tr>
    <w:tr w:rsidR="0087765C" w14:paraId="65FDF645" w14:textId="77777777">
      <w:tc>
        <w:tcPr>
          <w:tcW w:w="4500" w:type="pct"/>
          <w:tcMar>
            <w:top w:w="0" w:type="dxa"/>
            <w:left w:w="0" w:type="dxa"/>
            <w:bottom w:w="0" w:type="dxa"/>
            <w:right w:w="0" w:type="dxa"/>
          </w:tcMar>
          <w:vAlign w:val="center"/>
        </w:tcPr>
        <w:p w14:paraId="2A98D25E" w14:textId="7DA198BE" w:rsidR="0087765C" w:rsidRDefault="0087765C">
          <w:pPr>
            <w:pStyle w:val="StyleVisiontablecellP00000000093E2770"/>
          </w:pPr>
        </w:p>
      </w:tc>
      <w:tc>
        <w:tcPr>
          <w:tcW w:w="4500" w:type="pct"/>
          <w:tcMar>
            <w:top w:w="0" w:type="dxa"/>
            <w:left w:w="0" w:type="dxa"/>
            <w:bottom w:w="0" w:type="dxa"/>
            <w:right w:w="0" w:type="dxa"/>
          </w:tcMar>
          <w:vAlign w:val="center"/>
        </w:tcPr>
        <w:p w14:paraId="43CB36B1" w14:textId="77777777" w:rsidR="0087765C" w:rsidRDefault="0087765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87765C" w14:paraId="575D31F5" w14:textId="77777777">
      <w:trPr>
        <w:gridAfter w:val="2"/>
      </w:trPr>
      <w:tc>
        <w:tcPr>
          <w:tcW w:w="5000" w:type="pct"/>
          <w:gridSpan w:val="2"/>
          <w:tcMar>
            <w:top w:w="0" w:type="dxa"/>
            <w:left w:w="0" w:type="dxa"/>
            <w:bottom w:w="0" w:type="dxa"/>
            <w:right w:w="0" w:type="dxa"/>
          </w:tcMar>
          <w:vAlign w:val="center"/>
        </w:tcPr>
        <w:p w14:paraId="1F6DEE57" w14:textId="77777777" w:rsidR="0087765C" w:rsidRDefault="0087765C">
          <w:pPr>
            <w:pStyle w:val="StyleVisionlineP0000000009636750"/>
          </w:pPr>
        </w:p>
      </w:tc>
    </w:tr>
    <w:tr w:rsidR="0087765C" w14:paraId="7F6FBFD9" w14:textId="77777777">
      <w:tc>
        <w:tcPr>
          <w:tcW w:w="4500" w:type="pct"/>
          <w:tcMar>
            <w:top w:w="0" w:type="dxa"/>
            <w:left w:w="0" w:type="dxa"/>
            <w:bottom w:w="0" w:type="dxa"/>
            <w:right w:w="0" w:type="dxa"/>
          </w:tcMar>
          <w:vAlign w:val="center"/>
        </w:tcPr>
        <w:p w14:paraId="2D52603E" w14:textId="77777777" w:rsidR="0087765C" w:rsidRDefault="0087765C">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87765C" w:rsidRDefault="0087765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87765C" w:rsidRDefault="0087765C">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87765C" w:rsidRDefault="0087765C">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825F78" w14:textId="77777777" w:rsidR="00AF58AF" w:rsidRDefault="00AF58AF" w:rsidP="00581644">
      <w:r>
        <w:separator/>
      </w:r>
    </w:p>
  </w:footnote>
  <w:footnote w:type="continuationSeparator" w:id="0">
    <w:p w14:paraId="0980B049" w14:textId="77777777" w:rsidR="00AF58AF" w:rsidRDefault="00AF58AF"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87765C" w14:paraId="35AA0951" w14:textId="77777777">
      <w:tc>
        <w:tcPr>
          <w:tcW w:w="4500" w:type="pct"/>
          <w:tcMar>
            <w:top w:w="0" w:type="dxa"/>
            <w:left w:w="0" w:type="dxa"/>
            <w:bottom w:w="0" w:type="dxa"/>
            <w:right w:w="0" w:type="dxa"/>
          </w:tcMar>
          <w:vAlign w:val="center"/>
        </w:tcPr>
        <w:p w14:paraId="141A5D38" w14:textId="3C6D66F6" w:rsidR="0087765C" w:rsidRPr="00547F69" w:rsidRDefault="0087765C">
          <w:pPr>
            <w:pStyle w:val="StyleVisiontablecellP00000000093E21F0"/>
            <w:rPr>
              <w:sz w:val="20"/>
            </w:rPr>
          </w:pPr>
          <w:r>
            <w:rPr>
              <w:rStyle w:val="StyleVisiontablecellC00000000093E21F0-textC00000000093E22A0"/>
            </w:rPr>
            <w:t xml:space="preserve">QIBA Profile: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7</w:t>
          </w:r>
        </w:p>
      </w:tc>
      <w:tc>
        <w:tcPr>
          <w:tcW w:w="500" w:type="pct"/>
          <w:tcMar>
            <w:top w:w="0" w:type="dxa"/>
            <w:left w:w="0" w:type="dxa"/>
            <w:bottom w:w="0" w:type="dxa"/>
            <w:right w:w="0" w:type="dxa"/>
          </w:tcMar>
          <w:vAlign w:val="center"/>
        </w:tcPr>
        <w:p w14:paraId="5276E131" w14:textId="77777777" w:rsidR="0087765C" w:rsidRDefault="0087765C" w:rsidP="00903B26"/>
      </w:tc>
    </w:tr>
    <w:tr w:rsidR="0087765C" w14:paraId="07B740B8" w14:textId="77777777">
      <w:tc>
        <w:tcPr>
          <w:tcW w:w="5000" w:type="pct"/>
          <w:gridSpan w:val="2"/>
          <w:tcMar>
            <w:top w:w="0" w:type="dxa"/>
            <w:left w:w="0" w:type="dxa"/>
            <w:bottom w:w="0" w:type="dxa"/>
            <w:right w:w="0" w:type="dxa"/>
          </w:tcMar>
          <w:vAlign w:val="center"/>
        </w:tcPr>
        <w:p w14:paraId="57342D35" w14:textId="77777777" w:rsidR="0087765C" w:rsidRDefault="0087765C">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87765C" w14:paraId="4F5FCD3F" w14:textId="77777777">
      <w:tc>
        <w:tcPr>
          <w:tcW w:w="4500" w:type="pct"/>
          <w:tcMar>
            <w:top w:w="0" w:type="dxa"/>
            <w:left w:w="0" w:type="dxa"/>
            <w:bottom w:w="0" w:type="dxa"/>
            <w:right w:w="0" w:type="dxa"/>
          </w:tcMar>
          <w:vAlign w:val="center"/>
        </w:tcPr>
        <w:p w14:paraId="0D3F9DF4" w14:textId="4C13B612" w:rsidR="0087765C" w:rsidRDefault="0087765C" w:rsidP="00903B26">
          <w:pPr>
            <w:pStyle w:val="StyleVisiontablecellP00000000093E21F0"/>
          </w:pPr>
          <w:r>
            <w:rPr>
              <w:rStyle w:val="StyleVisiontablecellC00000000093E21F0-textC00000000093E22A0"/>
            </w:rPr>
            <w:t xml:space="preserve">QIBA Profile: </w:t>
          </w:r>
          <w:r w:rsidRPr="00AA0C5E">
            <w:rPr>
              <w:rStyle w:val="StyleVisiontablecellC00000000093E21F0-textC00000000093E22A0"/>
            </w:rPr>
            <w:t>Lung Nodule Assessment in CT Screening Profile - 201</w:t>
          </w:r>
          <w:r>
            <w:rPr>
              <w:rStyle w:val="StyleVisiontablecellC00000000093E21F0-textC00000000093E22A0"/>
            </w:rPr>
            <w:t>7</w:t>
          </w:r>
        </w:p>
      </w:tc>
      <w:tc>
        <w:tcPr>
          <w:tcW w:w="500" w:type="pct"/>
          <w:tcMar>
            <w:top w:w="0" w:type="dxa"/>
            <w:left w:w="0" w:type="dxa"/>
            <w:bottom w:w="0" w:type="dxa"/>
            <w:right w:w="0" w:type="dxa"/>
          </w:tcMar>
          <w:vAlign w:val="center"/>
        </w:tcPr>
        <w:p w14:paraId="5C9B5D86" w14:textId="77777777" w:rsidR="0087765C" w:rsidRDefault="0087765C" w:rsidP="00903B26"/>
      </w:tc>
    </w:tr>
    <w:tr w:rsidR="0087765C" w14:paraId="4377C998" w14:textId="77777777">
      <w:tc>
        <w:tcPr>
          <w:tcW w:w="5000" w:type="pct"/>
          <w:gridSpan w:val="2"/>
          <w:tcMar>
            <w:top w:w="0" w:type="dxa"/>
            <w:left w:w="0" w:type="dxa"/>
            <w:bottom w:w="0" w:type="dxa"/>
            <w:right w:w="0" w:type="dxa"/>
          </w:tcMar>
          <w:vAlign w:val="center"/>
        </w:tcPr>
        <w:p w14:paraId="2951D57C" w14:textId="77777777" w:rsidR="0087765C" w:rsidRDefault="0087765C">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87765C"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87765C" w:rsidRDefault="0087765C">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87765C" w:rsidRDefault="0087765C"/>
      </w:tc>
    </w:tr>
    <w:tr w:rsidR="0087765C" w14:paraId="25C5356F" w14:textId="77777777">
      <w:tc>
        <w:tcPr>
          <w:tcW w:w="5000" w:type="pct"/>
          <w:gridSpan w:val="2"/>
          <w:tcMar>
            <w:top w:w="0" w:type="dxa"/>
            <w:left w:w="0" w:type="dxa"/>
            <w:bottom w:w="0" w:type="dxa"/>
            <w:right w:w="0" w:type="dxa"/>
          </w:tcMar>
          <w:vAlign w:val="center"/>
        </w:tcPr>
        <w:p w14:paraId="7EA93B27" w14:textId="77777777" w:rsidR="0087765C" w:rsidRDefault="0087765C">
          <w:pPr>
            <w:pStyle w:val="StyleVisionlineP00000000096364D0"/>
          </w:pPr>
        </w:p>
      </w:tc>
      <w:tc>
        <w:tcPr>
          <w:tcW w:w="5000" w:type="pct"/>
          <w:tcMar>
            <w:top w:w="0" w:type="dxa"/>
            <w:left w:w="0" w:type="dxa"/>
            <w:bottom w:w="0" w:type="dxa"/>
            <w:right w:w="0" w:type="dxa"/>
          </w:tcMar>
          <w:vAlign w:val="center"/>
        </w:tcPr>
        <w:p w14:paraId="3D4F498B" w14:textId="77777777" w:rsidR="0087765C" w:rsidRDefault="0087765C">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4C72E4"/>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3F55B5"/>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3"/>
  </w:num>
  <w:num w:numId="4">
    <w:abstractNumId w:val="13"/>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2"/>
  </w:num>
  <w:num w:numId="7">
    <w:abstractNumId w:val="22"/>
  </w:num>
  <w:num w:numId="8">
    <w:abstractNumId w:val="27"/>
  </w:num>
  <w:num w:numId="9">
    <w:abstractNumId w:val="0"/>
  </w:num>
  <w:num w:numId="10">
    <w:abstractNumId w:val="19"/>
  </w:num>
  <w:num w:numId="11">
    <w:abstractNumId w:val="32"/>
  </w:num>
  <w:num w:numId="12">
    <w:abstractNumId w:val="28"/>
  </w:num>
  <w:num w:numId="13">
    <w:abstractNumId w:val="26"/>
  </w:num>
  <w:num w:numId="14">
    <w:abstractNumId w:val="1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7"/>
  </w:num>
  <w:num w:numId="26">
    <w:abstractNumId w:val="24"/>
  </w:num>
  <w:num w:numId="27">
    <w:abstractNumId w:val="33"/>
  </w:num>
  <w:num w:numId="28">
    <w:abstractNumId w:val="30"/>
  </w:num>
  <w:num w:numId="29">
    <w:abstractNumId w:val="18"/>
  </w:num>
  <w:num w:numId="30">
    <w:abstractNumId w:val="15"/>
  </w:num>
  <w:num w:numId="31">
    <w:abstractNumId w:val="21"/>
  </w:num>
  <w:num w:numId="32">
    <w:abstractNumId w:val="11"/>
  </w:num>
  <w:num w:numId="33">
    <w:abstractNumId w:val="20"/>
  </w:num>
  <w:num w:numId="34">
    <w:abstractNumId w:val="31"/>
  </w:num>
  <w:num w:numId="35">
    <w:abstractNumId w:val="25"/>
  </w:num>
  <w:num w:numId="36">
    <w:abstractNumId w:val="1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k Avila">
    <w15:presenceInfo w15:providerId="None" w15:userId="Rick Avi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x95zaxvdvakexsaapvr5cefv0sdsfad0d&quot;&gt;Gierada Master library-Converted&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record-ids&gt;&lt;/item&gt;&lt;/Libraries&gt;"/>
  </w:docVars>
  <w:rsids>
    <w:rsidRoot w:val="00581644"/>
    <w:rsid w:val="0000151B"/>
    <w:rsid w:val="000021EE"/>
    <w:rsid w:val="000046BA"/>
    <w:rsid w:val="00004C9A"/>
    <w:rsid w:val="0000576D"/>
    <w:rsid w:val="00010929"/>
    <w:rsid w:val="00012727"/>
    <w:rsid w:val="000138A6"/>
    <w:rsid w:val="000157B9"/>
    <w:rsid w:val="00016541"/>
    <w:rsid w:val="0001692C"/>
    <w:rsid w:val="00017CFD"/>
    <w:rsid w:val="00020194"/>
    <w:rsid w:val="0002194E"/>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44AC"/>
    <w:rsid w:val="00044579"/>
    <w:rsid w:val="00044BE2"/>
    <w:rsid w:val="00046FB3"/>
    <w:rsid w:val="00047014"/>
    <w:rsid w:val="000537A4"/>
    <w:rsid w:val="0005406F"/>
    <w:rsid w:val="0005481F"/>
    <w:rsid w:val="00054F18"/>
    <w:rsid w:val="00055A52"/>
    <w:rsid w:val="00055ADD"/>
    <w:rsid w:val="00055CEE"/>
    <w:rsid w:val="00057712"/>
    <w:rsid w:val="00057974"/>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2A37"/>
    <w:rsid w:val="00082CDB"/>
    <w:rsid w:val="000837B7"/>
    <w:rsid w:val="00084D25"/>
    <w:rsid w:val="000867A8"/>
    <w:rsid w:val="000878B1"/>
    <w:rsid w:val="00090DAD"/>
    <w:rsid w:val="00090EE9"/>
    <w:rsid w:val="00091BA7"/>
    <w:rsid w:val="0009556F"/>
    <w:rsid w:val="00095D4D"/>
    <w:rsid w:val="000974AD"/>
    <w:rsid w:val="000976A3"/>
    <w:rsid w:val="000A0609"/>
    <w:rsid w:val="000A0B32"/>
    <w:rsid w:val="000A45D1"/>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CC9"/>
    <w:rsid w:val="000F3AD1"/>
    <w:rsid w:val="000F44D0"/>
    <w:rsid w:val="000F48C6"/>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31804"/>
    <w:rsid w:val="00132109"/>
    <w:rsid w:val="00132BFB"/>
    <w:rsid w:val="001349FB"/>
    <w:rsid w:val="00135A8A"/>
    <w:rsid w:val="00135B4F"/>
    <w:rsid w:val="001369EC"/>
    <w:rsid w:val="00136D11"/>
    <w:rsid w:val="001379C3"/>
    <w:rsid w:val="00140315"/>
    <w:rsid w:val="00141016"/>
    <w:rsid w:val="00141DF4"/>
    <w:rsid w:val="00143DE2"/>
    <w:rsid w:val="00144745"/>
    <w:rsid w:val="00145EB5"/>
    <w:rsid w:val="001467CF"/>
    <w:rsid w:val="0014775A"/>
    <w:rsid w:val="00151090"/>
    <w:rsid w:val="0015225E"/>
    <w:rsid w:val="0015294B"/>
    <w:rsid w:val="001538EE"/>
    <w:rsid w:val="001546E3"/>
    <w:rsid w:val="0016126A"/>
    <w:rsid w:val="001625B7"/>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832F6"/>
    <w:rsid w:val="00184214"/>
    <w:rsid w:val="001850EA"/>
    <w:rsid w:val="0018674C"/>
    <w:rsid w:val="00186B91"/>
    <w:rsid w:val="001871C4"/>
    <w:rsid w:val="0019065C"/>
    <w:rsid w:val="0019196A"/>
    <w:rsid w:val="00192B74"/>
    <w:rsid w:val="00192FF3"/>
    <w:rsid w:val="001931E9"/>
    <w:rsid w:val="0019405C"/>
    <w:rsid w:val="00194861"/>
    <w:rsid w:val="001957FC"/>
    <w:rsid w:val="00197C44"/>
    <w:rsid w:val="001A0031"/>
    <w:rsid w:val="001A1088"/>
    <w:rsid w:val="001A1650"/>
    <w:rsid w:val="001A17DC"/>
    <w:rsid w:val="001A767A"/>
    <w:rsid w:val="001B00EA"/>
    <w:rsid w:val="001B061E"/>
    <w:rsid w:val="001B0F44"/>
    <w:rsid w:val="001B2131"/>
    <w:rsid w:val="001B26A2"/>
    <w:rsid w:val="001B3063"/>
    <w:rsid w:val="001B440D"/>
    <w:rsid w:val="001B4CC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2624"/>
    <w:rsid w:val="0022309C"/>
    <w:rsid w:val="002253B8"/>
    <w:rsid w:val="00230025"/>
    <w:rsid w:val="00230603"/>
    <w:rsid w:val="00231CFE"/>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5FB0"/>
    <w:rsid w:val="002608CC"/>
    <w:rsid w:val="002647F3"/>
    <w:rsid w:val="002651F4"/>
    <w:rsid w:val="002715FE"/>
    <w:rsid w:val="00271E37"/>
    <w:rsid w:val="00273A66"/>
    <w:rsid w:val="00275A07"/>
    <w:rsid w:val="00281C0E"/>
    <w:rsid w:val="00282A98"/>
    <w:rsid w:val="00284513"/>
    <w:rsid w:val="0028536E"/>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122"/>
    <w:rsid w:val="002A683B"/>
    <w:rsid w:val="002B0178"/>
    <w:rsid w:val="002B1DE0"/>
    <w:rsid w:val="002B261C"/>
    <w:rsid w:val="002B4966"/>
    <w:rsid w:val="002B56A6"/>
    <w:rsid w:val="002B683F"/>
    <w:rsid w:val="002B707C"/>
    <w:rsid w:val="002B785E"/>
    <w:rsid w:val="002B78F3"/>
    <w:rsid w:val="002C0769"/>
    <w:rsid w:val="002C076D"/>
    <w:rsid w:val="002C0ABB"/>
    <w:rsid w:val="002C1156"/>
    <w:rsid w:val="002C11C3"/>
    <w:rsid w:val="002C1B6B"/>
    <w:rsid w:val="002C2DFC"/>
    <w:rsid w:val="002C4C52"/>
    <w:rsid w:val="002C4CAA"/>
    <w:rsid w:val="002C54B7"/>
    <w:rsid w:val="002C75EC"/>
    <w:rsid w:val="002D23DA"/>
    <w:rsid w:val="002D4518"/>
    <w:rsid w:val="002D56BF"/>
    <w:rsid w:val="002D6F2F"/>
    <w:rsid w:val="002D7751"/>
    <w:rsid w:val="002E10BC"/>
    <w:rsid w:val="002E2A0B"/>
    <w:rsid w:val="002E404D"/>
    <w:rsid w:val="002E4B93"/>
    <w:rsid w:val="002E5315"/>
    <w:rsid w:val="002E58DE"/>
    <w:rsid w:val="002E63FC"/>
    <w:rsid w:val="002F1052"/>
    <w:rsid w:val="002F2CC5"/>
    <w:rsid w:val="002F3444"/>
    <w:rsid w:val="002F3A65"/>
    <w:rsid w:val="002F51B5"/>
    <w:rsid w:val="002F56DE"/>
    <w:rsid w:val="002F5EF9"/>
    <w:rsid w:val="002F6B76"/>
    <w:rsid w:val="003000E9"/>
    <w:rsid w:val="00302A59"/>
    <w:rsid w:val="00302FAF"/>
    <w:rsid w:val="00304BD2"/>
    <w:rsid w:val="0030649F"/>
    <w:rsid w:val="00306562"/>
    <w:rsid w:val="00312443"/>
    <w:rsid w:val="00314376"/>
    <w:rsid w:val="00314994"/>
    <w:rsid w:val="00315EBB"/>
    <w:rsid w:val="00322471"/>
    <w:rsid w:val="003229A7"/>
    <w:rsid w:val="00323CA8"/>
    <w:rsid w:val="0032448F"/>
    <w:rsid w:val="00324AD7"/>
    <w:rsid w:val="00325E72"/>
    <w:rsid w:val="00330835"/>
    <w:rsid w:val="00331D08"/>
    <w:rsid w:val="00332B2D"/>
    <w:rsid w:val="003333D9"/>
    <w:rsid w:val="003335CC"/>
    <w:rsid w:val="003337F5"/>
    <w:rsid w:val="00333AC9"/>
    <w:rsid w:val="00334072"/>
    <w:rsid w:val="00335CAD"/>
    <w:rsid w:val="003378C8"/>
    <w:rsid w:val="00341187"/>
    <w:rsid w:val="003419A4"/>
    <w:rsid w:val="00341DA0"/>
    <w:rsid w:val="003443A1"/>
    <w:rsid w:val="003457B9"/>
    <w:rsid w:val="00345A5E"/>
    <w:rsid w:val="00345B7E"/>
    <w:rsid w:val="00346AE0"/>
    <w:rsid w:val="00347DF2"/>
    <w:rsid w:val="00351CF9"/>
    <w:rsid w:val="00351D9B"/>
    <w:rsid w:val="003521F6"/>
    <w:rsid w:val="00356DFC"/>
    <w:rsid w:val="003577E0"/>
    <w:rsid w:val="00360303"/>
    <w:rsid w:val="003605C0"/>
    <w:rsid w:val="00360E18"/>
    <w:rsid w:val="00363315"/>
    <w:rsid w:val="003644A1"/>
    <w:rsid w:val="0036510F"/>
    <w:rsid w:val="00366889"/>
    <w:rsid w:val="003677DD"/>
    <w:rsid w:val="00370E8C"/>
    <w:rsid w:val="00372626"/>
    <w:rsid w:val="003766F9"/>
    <w:rsid w:val="00377A9B"/>
    <w:rsid w:val="00380279"/>
    <w:rsid w:val="0038068E"/>
    <w:rsid w:val="00382C8A"/>
    <w:rsid w:val="003830FA"/>
    <w:rsid w:val="003842C8"/>
    <w:rsid w:val="00384979"/>
    <w:rsid w:val="00384A2C"/>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7811"/>
    <w:rsid w:val="003C14F8"/>
    <w:rsid w:val="003C1763"/>
    <w:rsid w:val="003C1973"/>
    <w:rsid w:val="003C319A"/>
    <w:rsid w:val="003C4C1F"/>
    <w:rsid w:val="003C5584"/>
    <w:rsid w:val="003C7A4F"/>
    <w:rsid w:val="003C7B7C"/>
    <w:rsid w:val="003D0B10"/>
    <w:rsid w:val="003D1BC0"/>
    <w:rsid w:val="003D37BE"/>
    <w:rsid w:val="003D47FE"/>
    <w:rsid w:val="003D4FAD"/>
    <w:rsid w:val="003D5260"/>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50D68"/>
    <w:rsid w:val="0045169A"/>
    <w:rsid w:val="00452ABC"/>
    <w:rsid w:val="00453112"/>
    <w:rsid w:val="0045513E"/>
    <w:rsid w:val="00455251"/>
    <w:rsid w:val="004556E5"/>
    <w:rsid w:val="00455E0C"/>
    <w:rsid w:val="004565B8"/>
    <w:rsid w:val="00461180"/>
    <w:rsid w:val="00461979"/>
    <w:rsid w:val="00463D02"/>
    <w:rsid w:val="004658DF"/>
    <w:rsid w:val="00472F1D"/>
    <w:rsid w:val="004730DA"/>
    <w:rsid w:val="00474EF2"/>
    <w:rsid w:val="004758C4"/>
    <w:rsid w:val="0047617A"/>
    <w:rsid w:val="004763D3"/>
    <w:rsid w:val="00477127"/>
    <w:rsid w:val="00477722"/>
    <w:rsid w:val="00480B8C"/>
    <w:rsid w:val="0048139D"/>
    <w:rsid w:val="0048328E"/>
    <w:rsid w:val="00484B35"/>
    <w:rsid w:val="00485015"/>
    <w:rsid w:val="00485BDA"/>
    <w:rsid w:val="004861D8"/>
    <w:rsid w:val="00486CDF"/>
    <w:rsid w:val="00486FCC"/>
    <w:rsid w:val="0048772B"/>
    <w:rsid w:val="00490908"/>
    <w:rsid w:val="00490BC0"/>
    <w:rsid w:val="00491089"/>
    <w:rsid w:val="00491973"/>
    <w:rsid w:val="00492583"/>
    <w:rsid w:val="004943E2"/>
    <w:rsid w:val="00494651"/>
    <w:rsid w:val="004956CE"/>
    <w:rsid w:val="00496733"/>
    <w:rsid w:val="00496927"/>
    <w:rsid w:val="004A02E3"/>
    <w:rsid w:val="004A1CFB"/>
    <w:rsid w:val="004A2854"/>
    <w:rsid w:val="004A3314"/>
    <w:rsid w:val="004A3346"/>
    <w:rsid w:val="004A4133"/>
    <w:rsid w:val="004A4CF6"/>
    <w:rsid w:val="004A4F18"/>
    <w:rsid w:val="004A59B4"/>
    <w:rsid w:val="004A7027"/>
    <w:rsid w:val="004B2DE6"/>
    <w:rsid w:val="004B409C"/>
    <w:rsid w:val="004B4ADF"/>
    <w:rsid w:val="004B6352"/>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16CF"/>
    <w:rsid w:val="004F7D89"/>
    <w:rsid w:val="004F7EF4"/>
    <w:rsid w:val="00500388"/>
    <w:rsid w:val="0050083C"/>
    <w:rsid w:val="0050145C"/>
    <w:rsid w:val="00501764"/>
    <w:rsid w:val="0050309E"/>
    <w:rsid w:val="00503F88"/>
    <w:rsid w:val="0050659C"/>
    <w:rsid w:val="00507807"/>
    <w:rsid w:val="00511686"/>
    <w:rsid w:val="00511F61"/>
    <w:rsid w:val="00512E15"/>
    <w:rsid w:val="005152A1"/>
    <w:rsid w:val="00515DA1"/>
    <w:rsid w:val="00516A6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1DBA"/>
    <w:rsid w:val="00563CDC"/>
    <w:rsid w:val="00564D58"/>
    <w:rsid w:val="005650D7"/>
    <w:rsid w:val="00566020"/>
    <w:rsid w:val="00570358"/>
    <w:rsid w:val="00571002"/>
    <w:rsid w:val="00571806"/>
    <w:rsid w:val="00571E8C"/>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E9"/>
    <w:rsid w:val="005A3786"/>
    <w:rsid w:val="005A55F4"/>
    <w:rsid w:val="005A5762"/>
    <w:rsid w:val="005A5C71"/>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973"/>
    <w:rsid w:val="005D1A25"/>
    <w:rsid w:val="005D252B"/>
    <w:rsid w:val="005D25A9"/>
    <w:rsid w:val="005D3A11"/>
    <w:rsid w:val="005D3E6C"/>
    <w:rsid w:val="005D69E3"/>
    <w:rsid w:val="005D6AE1"/>
    <w:rsid w:val="005D77E5"/>
    <w:rsid w:val="005E0BB9"/>
    <w:rsid w:val="005E1292"/>
    <w:rsid w:val="005E1C9C"/>
    <w:rsid w:val="005E4669"/>
    <w:rsid w:val="005E4A5C"/>
    <w:rsid w:val="005E56D8"/>
    <w:rsid w:val="005E5A7D"/>
    <w:rsid w:val="005E637F"/>
    <w:rsid w:val="005E6538"/>
    <w:rsid w:val="005E6B0D"/>
    <w:rsid w:val="005E6C2F"/>
    <w:rsid w:val="005F0474"/>
    <w:rsid w:val="005F1118"/>
    <w:rsid w:val="005F19EF"/>
    <w:rsid w:val="005F2113"/>
    <w:rsid w:val="005F4F13"/>
    <w:rsid w:val="005F56B2"/>
    <w:rsid w:val="005F7FBD"/>
    <w:rsid w:val="00600BDE"/>
    <w:rsid w:val="0060251C"/>
    <w:rsid w:val="00602C3D"/>
    <w:rsid w:val="00602DD5"/>
    <w:rsid w:val="0060360B"/>
    <w:rsid w:val="006037EE"/>
    <w:rsid w:val="00606496"/>
    <w:rsid w:val="00612CEF"/>
    <w:rsid w:val="00612F7C"/>
    <w:rsid w:val="006135D0"/>
    <w:rsid w:val="0061400F"/>
    <w:rsid w:val="006147C8"/>
    <w:rsid w:val="006150B8"/>
    <w:rsid w:val="00616387"/>
    <w:rsid w:val="00616F9F"/>
    <w:rsid w:val="006178CB"/>
    <w:rsid w:val="006178D7"/>
    <w:rsid w:val="00617D00"/>
    <w:rsid w:val="006202BE"/>
    <w:rsid w:val="0062084E"/>
    <w:rsid w:val="00623CE8"/>
    <w:rsid w:val="00623E50"/>
    <w:rsid w:val="0062564A"/>
    <w:rsid w:val="006261B6"/>
    <w:rsid w:val="00626EBA"/>
    <w:rsid w:val="0063132B"/>
    <w:rsid w:val="0063217C"/>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6285"/>
    <w:rsid w:val="00666BC3"/>
    <w:rsid w:val="00667F8D"/>
    <w:rsid w:val="006707F1"/>
    <w:rsid w:val="00670A44"/>
    <w:rsid w:val="006718E5"/>
    <w:rsid w:val="00671EBF"/>
    <w:rsid w:val="00672517"/>
    <w:rsid w:val="00673C5E"/>
    <w:rsid w:val="006750A0"/>
    <w:rsid w:val="0067547D"/>
    <w:rsid w:val="00680B99"/>
    <w:rsid w:val="006826F1"/>
    <w:rsid w:val="006855A0"/>
    <w:rsid w:val="00685A28"/>
    <w:rsid w:val="00685B80"/>
    <w:rsid w:val="0068627F"/>
    <w:rsid w:val="006863CE"/>
    <w:rsid w:val="00690B6C"/>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31B0"/>
    <w:rsid w:val="006C3327"/>
    <w:rsid w:val="006C3B66"/>
    <w:rsid w:val="006C3F10"/>
    <w:rsid w:val="006C3FFC"/>
    <w:rsid w:val="006C4CCE"/>
    <w:rsid w:val="006C4E32"/>
    <w:rsid w:val="006C640A"/>
    <w:rsid w:val="006C6874"/>
    <w:rsid w:val="006D5696"/>
    <w:rsid w:val="006D61FD"/>
    <w:rsid w:val="006D7130"/>
    <w:rsid w:val="006E156A"/>
    <w:rsid w:val="006E2FA1"/>
    <w:rsid w:val="006F31D2"/>
    <w:rsid w:val="006F3984"/>
    <w:rsid w:val="006F54B5"/>
    <w:rsid w:val="006F5B6A"/>
    <w:rsid w:val="006F627A"/>
    <w:rsid w:val="006F682E"/>
    <w:rsid w:val="006F729D"/>
    <w:rsid w:val="006F7D8B"/>
    <w:rsid w:val="006F7E74"/>
    <w:rsid w:val="0070042F"/>
    <w:rsid w:val="0070180A"/>
    <w:rsid w:val="00705D59"/>
    <w:rsid w:val="00706331"/>
    <w:rsid w:val="0070653A"/>
    <w:rsid w:val="00706E91"/>
    <w:rsid w:val="0070726C"/>
    <w:rsid w:val="0070796B"/>
    <w:rsid w:val="00711130"/>
    <w:rsid w:val="00711285"/>
    <w:rsid w:val="00712A66"/>
    <w:rsid w:val="0071312B"/>
    <w:rsid w:val="007133B4"/>
    <w:rsid w:val="0071414E"/>
    <w:rsid w:val="00715B2E"/>
    <w:rsid w:val="00716D89"/>
    <w:rsid w:val="007176CE"/>
    <w:rsid w:val="00717836"/>
    <w:rsid w:val="007201D8"/>
    <w:rsid w:val="00720A60"/>
    <w:rsid w:val="00722205"/>
    <w:rsid w:val="00723ECB"/>
    <w:rsid w:val="00724601"/>
    <w:rsid w:val="00724E0A"/>
    <w:rsid w:val="007258A0"/>
    <w:rsid w:val="00725F68"/>
    <w:rsid w:val="007273FD"/>
    <w:rsid w:val="007276F5"/>
    <w:rsid w:val="00727BBD"/>
    <w:rsid w:val="00730042"/>
    <w:rsid w:val="00734B3D"/>
    <w:rsid w:val="007357FB"/>
    <w:rsid w:val="00741CEA"/>
    <w:rsid w:val="00742186"/>
    <w:rsid w:val="00742545"/>
    <w:rsid w:val="00742961"/>
    <w:rsid w:val="00747039"/>
    <w:rsid w:val="007478D1"/>
    <w:rsid w:val="007504DD"/>
    <w:rsid w:val="00750FA9"/>
    <w:rsid w:val="007531DF"/>
    <w:rsid w:val="0075442D"/>
    <w:rsid w:val="00754F4C"/>
    <w:rsid w:val="007565F6"/>
    <w:rsid w:val="00760E8B"/>
    <w:rsid w:val="00765859"/>
    <w:rsid w:val="00766D77"/>
    <w:rsid w:val="00767202"/>
    <w:rsid w:val="0076770B"/>
    <w:rsid w:val="00767A28"/>
    <w:rsid w:val="00770F3F"/>
    <w:rsid w:val="00772C4E"/>
    <w:rsid w:val="007730D3"/>
    <w:rsid w:val="007738DA"/>
    <w:rsid w:val="00774478"/>
    <w:rsid w:val="00774503"/>
    <w:rsid w:val="007747A2"/>
    <w:rsid w:val="007749D0"/>
    <w:rsid w:val="00774E72"/>
    <w:rsid w:val="00780F34"/>
    <w:rsid w:val="00781B77"/>
    <w:rsid w:val="007846F0"/>
    <w:rsid w:val="00784F93"/>
    <w:rsid w:val="0078679C"/>
    <w:rsid w:val="007878A4"/>
    <w:rsid w:val="00787ADA"/>
    <w:rsid w:val="007919B3"/>
    <w:rsid w:val="00791C02"/>
    <w:rsid w:val="0079488A"/>
    <w:rsid w:val="00795A01"/>
    <w:rsid w:val="0079732F"/>
    <w:rsid w:val="00797B3E"/>
    <w:rsid w:val="007A034C"/>
    <w:rsid w:val="007A1693"/>
    <w:rsid w:val="007A2CB7"/>
    <w:rsid w:val="007A5996"/>
    <w:rsid w:val="007A5C3B"/>
    <w:rsid w:val="007A5D82"/>
    <w:rsid w:val="007A5EE9"/>
    <w:rsid w:val="007A62F9"/>
    <w:rsid w:val="007A6E70"/>
    <w:rsid w:val="007A6EF2"/>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6C4"/>
    <w:rsid w:val="007E4623"/>
    <w:rsid w:val="007E4BB3"/>
    <w:rsid w:val="007E57EE"/>
    <w:rsid w:val="007E5B36"/>
    <w:rsid w:val="007F0ABF"/>
    <w:rsid w:val="007F6532"/>
    <w:rsid w:val="007F6F7D"/>
    <w:rsid w:val="007F6FD1"/>
    <w:rsid w:val="0080098D"/>
    <w:rsid w:val="00800C03"/>
    <w:rsid w:val="00801C6E"/>
    <w:rsid w:val="0080268F"/>
    <w:rsid w:val="00802DA3"/>
    <w:rsid w:val="008064CC"/>
    <w:rsid w:val="008069FD"/>
    <w:rsid w:val="00806C49"/>
    <w:rsid w:val="00810ED7"/>
    <w:rsid w:val="00812E5D"/>
    <w:rsid w:val="00815AE8"/>
    <w:rsid w:val="00815DA1"/>
    <w:rsid w:val="0081705F"/>
    <w:rsid w:val="0082157F"/>
    <w:rsid w:val="008217C0"/>
    <w:rsid w:val="00821CA3"/>
    <w:rsid w:val="00822639"/>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A10"/>
    <w:rsid w:val="00844B34"/>
    <w:rsid w:val="0084560D"/>
    <w:rsid w:val="00845C65"/>
    <w:rsid w:val="00845F4A"/>
    <w:rsid w:val="00846952"/>
    <w:rsid w:val="00850D4E"/>
    <w:rsid w:val="00851EF7"/>
    <w:rsid w:val="0085334E"/>
    <w:rsid w:val="008551BE"/>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632"/>
    <w:rsid w:val="00897BA3"/>
    <w:rsid w:val="008A2D3B"/>
    <w:rsid w:val="008A3854"/>
    <w:rsid w:val="008A4563"/>
    <w:rsid w:val="008A5F4D"/>
    <w:rsid w:val="008A7C20"/>
    <w:rsid w:val="008B115F"/>
    <w:rsid w:val="008B3273"/>
    <w:rsid w:val="008B37C6"/>
    <w:rsid w:val="008B38D3"/>
    <w:rsid w:val="008B5D89"/>
    <w:rsid w:val="008B678C"/>
    <w:rsid w:val="008B6802"/>
    <w:rsid w:val="008B7316"/>
    <w:rsid w:val="008B787F"/>
    <w:rsid w:val="008C1CAA"/>
    <w:rsid w:val="008C297F"/>
    <w:rsid w:val="008C376D"/>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F01"/>
    <w:rsid w:val="008F6E1E"/>
    <w:rsid w:val="00900B5E"/>
    <w:rsid w:val="009018B0"/>
    <w:rsid w:val="009022A5"/>
    <w:rsid w:val="00902DBB"/>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20DD2"/>
    <w:rsid w:val="00922D49"/>
    <w:rsid w:val="00923842"/>
    <w:rsid w:val="009238C3"/>
    <w:rsid w:val="009241FC"/>
    <w:rsid w:val="00924B2C"/>
    <w:rsid w:val="00924BC7"/>
    <w:rsid w:val="00926005"/>
    <w:rsid w:val="00926867"/>
    <w:rsid w:val="00926D71"/>
    <w:rsid w:val="00931112"/>
    <w:rsid w:val="00934276"/>
    <w:rsid w:val="00935143"/>
    <w:rsid w:val="00936FB6"/>
    <w:rsid w:val="009401AC"/>
    <w:rsid w:val="00940BE4"/>
    <w:rsid w:val="00942C02"/>
    <w:rsid w:val="0094317E"/>
    <w:rsid w:val="00943682"/>
    <w:rsid w:val="00943EAF"/>
    <w:rsid w:val="00944FD9"/>
    <w:rsid w:val="00945001"/>
    <w:rsid w:val="009460B6"/>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F9C"/>
    <w:rsid w:val="009728AF"/>
    <w:rsid w:val="00973666"/>
    <w:rsid w:val="0097423F"/>
    <w:rsid w:val="00974905"/>
    <w:rsid w:val="00977355"/>
    <w:rsid w:val="00977BDA"/>
    <w:rsid w:val="00980B35"/>
    <w:rsid w:val="009825A7"/>
    <w:rsid w:val="00984285"/>
    <w:rsid w:val="0098457C"/>
    <w:rsid w:val="00984C79"/>
    <w:rsid w:val="009868B5"/>
    <w:rsid w:val="009905C2"/>
    <w:rsid w:val="00991919"/>
    <w:rsid w:val="009923F0"/>
    <w:rsid w:val="009941ED"/>
    <w:rsid w:val="00995FCB"/>
    <w:rsid w:val="00996877"/>
    <w:rsid w:val="009A0B85"/>
    <w:rsid w:val="009A1064"/>
    <w:rsid w:val="009A14EE"/>
    <w:rsid w:val="009A1615"/>
    <w:rsid w:val="009A1837"/>
    <w:rsid w:val="009A1AD3"/>
    <w:rsid w:val="009A303A"/>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853"/>
    <w:rsid w:val="009D2ADC"/>
    <w:rsid w:val="009D3399"/>
    <w:rsid w:val="009D3475"/>
    <w:rsid w:val="009D377B"/>
    <w:rsid w:val="009D41E3"/>
    <w:rsid w:val="009D58C3"/>
    <w:rsid w:val="009D591A"/>
    <w:rsid w:val="009D6C0B"/>
    <w:rsid w:val="009D7379"/>
    <w:rsid w:val="009D76EB"/>
    <w:rsid w:val="009D77F6"/>
    <w:rsid w:val="009D7A61"/>
    <w:rsid w:val="009D7C5A"/>
    <w:rsid w:val="009E05CC"/>
    <w:rsid w:val="009E180D"/>
    <w:rsid w:val="009E3B9B"/>
    <w:rsid w:val="009E3DAC"/>
    <w:rsid w:val="009E3E55"/>
    <w:rsid w:val="009E5025"/>
    <w:rsid w:val="009E6ED1"/>
    <w:rsid w:val="009E7738"/>
    <w:rsid w:val="009F025A"/>
    <w:rsid w:val="009F1A07"/>
    <w:rsid w:val="009F2399"/>
    <w:rsid w:val="009F4F96"/>
    <w:rsid w:val="00A00877"/>
    <w:rsid w:val="00A01385"/>
    <w:rsid w:val="00A019AD"/>
    <w:rsid w:val="00A02BB3"/>
    <w:rsid w:val="00A03803"/>
    <w:rsid w:val="00A03B1C"/>
    <w:rsid w:val="00A07888"/>
    <w:rsid w:val="00A10D61"/>
    <w:rsid w:val="00A11128"/>
    <w:rsid w:val="00A1225D"/>
    <w:rsid w:val="00A1253A"/>
    <w:rsid w:val="00A125CD"/>
    <w:rsid w:val="00A1280D"/>
    <w:rsid w:val="00A13FCD"/>
    <w:rsid w:val="00A14D9A"/>
    <w:rsid w:val="00A152D0"/>
    <w:rsid w:val="00A167F4"/>
    <w:rsid w:val="00A1790A"/>
    <w:rsid w:val="00A20287"/>
    <w:rsid w:val="00A2092F"/>
    <w:rsid w:val="00A23EE8"/>
    <w:rsid w:val="00A24821"/>
    <w:rsid w:val="00A24A56"/>
    <w:rsid w:val="00A24DB7"/>
    <w:rsid w:val="00A254EF"/>
    <w:rsid w:val="00A2710B"/>
    <w:rsid w:val="00A27D16"/>
    <w:rsid w:val="00A27EEF"/>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50C7C"/>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B77"/>
    <w:rsid w:val="00A71CF7"/>
    <w:rsid w:val="00A72AE6"/>
    <w:rsid w:val="00A73011"/>
    <w:rsid w:val="00A735FB"/>
    <w:rsid w:val="00A738ED"/>
    <w:rsid w:val="00A74426"/>
    <w:rsid w:val="00A75921"/>
    <w:rsid w:val="00A75E37"/>
    <w:rsid w:val="00A7653B"/>
    <w:rsid w:val="00A771A3"/>
    <w:rsid w:val="00A81C15"/>
    <w:rsid w:val="00A82F8D"/>
    <w:rsid w:val="00A832F2"/>
    <w:rsid w:val="00A838B5"/>
    <w:rsid w:val="00A8419A"/>
    <w:rsid w:val="00A84E7E"/>
    <w:rsid w:val="00A86B54"/>
    <w:rsid w:val="00A873F4"/>
    <w:rsid w:val="00A87D66"/>
    <w:rsid w:val="00A900AC"/>
    <w:rsid w:val="00A915D7"/>
    <w:rsid w:val="00A92B4C"/>
    <w:rsid w:val="00A958CB"/>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2F56"/>
    <w:rsid w:val="00AC453E"/>
    <w:rsid w:val="00AC5773"/>
    <w:rsid w:val="00AC5E53"/>
    <w:rsid w:val="00AC64FF"/>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972"/>
    <w:rsid w:val="00B0029A"/>
    <w:rsid w:val="00B00CF3"/>
    <w:rsid w:val="00B0153C"/>
    <w:rsid w:val="00B02610"/>
    <w:rsid w:val="00B06F5D"/>
    <w:rsid w:val="00B12B6C"/>
    <w:rsid w:val="00B139A2"/>
    <w:rsid w:val="00B13B2A"/>
    <w:rsid w:val="00B16265"/>
    <w:rsid w:val="00B166C1"/>
    <w:rsid w:val="00B17973"/>
    <w:rsid w:val="00B202D1"/>
    <w:rsid w:val="00B2098E"/>
    <w:rsid w:val="00B219C8"/>
    <w:rsid w:val="00B22187"/>
    <w:rsid w:val="00B234F4"/>
    <w:rsid w:val="00B260F5"/>
    <w:rsid w:val="00B3041C"/>
    <w:rsid w:val="00B31047"/>
    <w:rsid w:val="00B31DDC"/>
    <w:rsid w:val="00B341F7"/>
    <w:rsid w:val="00B34290"/>
    <w:rsid w:val="00B36640"/>
    <w:rsid w:val="00B37882"/>
    <w:rsid w:val="00B37FEC"/>
    <w:rsid w:val="00B42DBC"/>
    <w:rsid w:val="00B4404C"/>
    <w:rsid w:val="00B445E8"/>
    <w:rsid w:val="00B44E71"/>
    <w:rsid w:val="00B45269"/>
    <w:rsid w:val="00B4592C"/>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EB6"/>
    <w:rsid w:val="00B70BEE"/>
    <w:rsid w:val="00B72488"/>
    <w:rsid w:val="00B72EF4"/>
    <w:rsid w:val="00B75B92"/>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D29"/>
    <w:rsid w:val="00BC0B87"/>
    <w:rsid w:val="00BC2EF2"/>
    <w:rsid w:val="00BC3D18"/>
    <w:rsid w:val="00BC6CD5"/>
    <w:rsid w:val="00BC7B84"/>
    <w:rsid w:val="00BD03CF"/>
    <w:rsid w:val="00BD61DA"/>
    <w:rsid w:val="00BD756B"/>
    <w:rsid w:val="00BE01DC"/>
    <w:rsid w:val="00BE10C0"/>
    <w:rsid w:val="00BE204D"/>
    <w:rsid w:val="00BE3018"/>
    <w:rsid w:val="00BE5508"/>
    <w:rsid w:val="00BE5CB0"/>
    <w:rsid w:val="00BE7D9F"/>
    <w:rsid w:val="00BF1579"/>
    <w:rsid w:val="00BF1BFB"/>
    <w:rsid w:val="00BF2082"/>
    <w:rsid w:val="00BF2B30"/>
    <w:rsid w:val="00BF2EA7"/>
    <w:rsid w:val="00BF4376"/>
    <w:rsid w:val="00BF5D5F"/>
    <w:rsid w:val="00BF790F"/>
    <w:rsid w:val="00C0190A"/>
    <w:rsid w:val="00C02323"/>
    <w:rsid w:val="00C034CA"/>
    <w:rsid w:val="00C03CD4"/>
    <w:rsid w:val="00C067A3"/>
    <w:rsid w:val="00C07A4C"/>
    <w:rsid w:val="00C11826"/>
    <w:rsid w:val="00C13559"/>
    <w:rsid w:val="00C20178"/>
    <w:rsid w:val="00C22159"/>
    <w:rsid w:val="00C2233F"/>
    <w:rsid w:val="00C228C6"/>
    <w:rsid w:val="00C22E47"/>
    <w:rsid w:val="00C23029"/>
    <w:rsid w:val="00C23FCA"/>
    <w:rsid w:val="00C248E0"/>
    <w:rsid w:val="00C26133"/>
    <w:rsid w:val="00C26584"/>
    <w:rsid w:val="00C30B38"/>
    <w:rsid w:val="00C33AC2"/>
    <w:rsid w:val="00C34909"/>
    <w:rsid w:val="00C35A4F"/>
    <w:rsid w:val="00C37AB7"/>
    <w:rsid w:val="00C424B6"/>
    <w:rsid w:val="00C43C39"/>
    <w:rsid w:val="00C445EE"/>
    <w:rsid w:val="00C46568"/>
    <w:rsid w:val="00C47C1E"/>
    <w:rsid w:val="00C501EE"/>
    <w:rsid w:val="00C520D0"/>
    <w:rsid w:val="00C534C8"/>
    <w:rsid w:val="00C53569"/>
    <w:rsid w:val="00C538CA"/>
    <w:rsid w:val="00C54345"/>
    <w:rsid w:val="00C54712"/>
    <w:rsid w:val="00C55136"/>
    <w:rsid w:val="00C568AD"/>
    <w:rsid w:val="00C609E5"/>
    <w:rsid w:val="00C61202"/>
    <w:rsid w:val="00C61D2C"/>
    <w:rsid w:val="00C62075"/>
    <w:rsid w:val="00C626C2"/>
    <w:rsid w:val="00C63FCD"/>
    <w:rsid w:val="00C64CC4"/>
    <w:rsid w:val="00C70A31"/>
    <w:rsid w:val="00C71CA6"/>
    <w:rsid w:val="00C71D99"/>
    <w:rsid w:val="00C71DBD"/>
    <w:rsid w:val="00C71FE7"/>
    <w:rsid w:val="00C738BC"/>
    <w:rsid w:val="00C73AFF"/>
    <w:rsid w:val="00C74E3E"/>
    <w:rsid w:val="00C7502D"/>
    <w:rsid w:val="00C7581A"/>
    <w:rsid w:val="00C77956"/>
    <w:rsid w:val="00C77EF2"/>
    <w:rsid w:val="00C8029A"/>
    <w:rsid w:val="00C8189B"/>
    <w:rsid w:val="00C83140"/>
    <w:rsid w:val="00C84063"/>
    <w:rsid w:val="00C84CBD"/>
    <w:rsid w:val="00C8569F"/>
    <w:rsid w:val="00C85946"/>
    <w:rsid w:val="00C913C9"/>
    <w:rsid w:val="00C91FFE"/>
    <w:rsid w:val="00C972B3"/>
    <w:rsid w:val="00CA1A7A"/>
    <w:rsid w:val="00CA49CD"/>
    <w:rsid w:val="00CA5862"/>
    <w:rsid w:val="00CA6759"/>
    <w:rsid w:val="00CB28EA"/>
    <w:rsid w:val="00CB29BC"/>
    <w:rsid w:val="00CB2A74"/>
    <w:rsid w:val="00CB3829"/>
    <w:rsid w:val="00CB47E6"/>
    <w:rsid w:val="00CB5F23"/>
    <w:rsid w:val="00CB6500"/>
    <w:rsid w:val="00CB7B36"/>
    <w:rsid w:val="00CB7EAE"/>
    <w:rsid w:val="00CC02FC"/>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37A0"/>
    <w:rsid w:val="00CE536E"/>
    <w:rsid w:val="00CE5508"/>
    <w:rsid w:val="00CE5E80"/>
    <w:rsid w:val="00CE5ED8"/>
    <w:rsid w:val="00CE6B0C"/>
    <w:rsid w:val="00CE76B7"/>
    <w:rsid w:val="00CF0F54"/>
    <w:rsid w:val="00CF171A"/>
    <w:rsid w:val="00CF1CB5"/>
    <w:rsid w:val="00CF22D9"/>
    <w:rsid w:val="00CF250F"/>
    <w:rsid w:val="00CF2C2C"/>
    <w:rsid w:val="00CF3985"/>
    <w:rsid w:val="00CF4A05"/>
    <w:rsid w:val="00CF578A"/>
    <w:rsid w:val="00CF619A"/>
    <w:rsid w:val="00CF6538"/>
    <w:rsid w:val="00CF74E6"/>
    <w:rsid w:val="00CF7E0D"/>
    <w:rsid w:val="00D02A0F"/>
    <w:rsid w:val="00D03104"/>
    <w:rsid w:val="00D03243"/>
    <w:rsid w:val="00D03568"/>
    <w:rsid w:val="00D03F0B"/>
    <w:rsid w:val="00D043D3"/>
    <w:rsid w:val="00D047E8"/>
    <w:rsid w:val="00D048D1"/>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9D"/>
    <w:rsid w:val="00D50C1E"/>
    <w:rsid w:val="00D50C67"/>
    <w:rsid w:val="00D5205F"/>
    <w:rsid w:val="00D53DA3"/>
    <w:rsid w:val="00D56B17"/>
    <w:rsid w:val="00D62FC1"/>
    <w:rsid w:val="00D63D7C"/>
    <w:rsid w:val="00D64AB3"/>
    <w:rsid w:val="00D64E81"/>
    <w:rsid w:val="00D65181"/>
    <w:rsid w:val="00D65AAD"/>
    <w:rsid w:val="00D670B9"/>
    <w:rsid w:val="00D70777"/>
    <w:rsid w:val="00D716AC"/>
    <w:rsid w:val="00D71DEF"/>
    <w:rsid w:val="00D7211D"/>
    <w:rsid w:val="00D744F7"/>
    <w:rsid w:val="00D74981"/>
    <w:rsid w:val="00D75890"/>
    <w:rsid w:val="00D77B4F"/>
    <w:rsid w:val="00D810CD"/>
    <w:rsid w:val="00D8464F"/>
    <w:rsid w:val="00D868F8"/>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C75"/>
    <w:rsid w:val="00DA7161"/>
    <w:rsid w:val="00DB06ED"/>
    <w:rsid w:val="00DB0F73"/>
    <w:rsid w:val="00DB13C4"/>
    <w:rsid w:val="00DB4927"/>
    <w:rsid w:val="00DB67B2"/>
    <w:rsid w:val="00DB7389"/>
    <w:rsid w:val="00DC0005"/>
    <w:rsid w:val="00DC0CD3"/>
    <w:rsid w:val="00DC2A52"/>
    <w:rsid w:val="00DC62EA"/>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FFA"/>
    <w:rsid w:val="00E40C32"/>
    <w:rsid w:val="00E41203"/>
    <w:rsid w:val="00E41450"/>
    <w:rsid w:val="00E434B1"/>
    <w:rsid w:val="00E44557"/>
    <w:rsid w:val="00E4466B"/>
    <w:rsid w:val="00E453B0"/>
    <w:rsid w:val="00E45AF0"/>
    <w:rsid w:val="00E501CC"/>
    <w:rsid w:val="00E509CC"/>
    <w:rsid w:val="00E53649"/>
    <w:rsid w:val="00E55A7C"/>
    <w:rsid w:val="00E6139E"/>
    <w:rsid w:val="00E61E00"/>
    <w:rsid w:val="00E62288"/>
    <w:rsid w:val="00E63048"/>
    <w:rsid w:val="00E63F5B"/>
    <w:rsid w:val="00E65F63"/>
    <w:rsid w:val="00E6765A"/>
    <w:rsid w:val="00E67859"/>
    <w:rsid w:val="00E70099"/>
    <w:rsid w:val="00E7091B"/>
    <w:rsid w:val="00E715D9"/>
    <w:rsid w:val="00E7384F"/>
    <w:rsid w:val="00E73A4D"/>
    <w:rsid w:val="00E74166"/>
    <w:rsid w:val="00E747AB"/>
    <w:rsid w:val="00E75BE9"/>
    <w:rsid w:val="00E76CB8"/>
    <w:rsid w:val="00E772AE"/>
    <w:rsid w:val="00E77A96"/>
    <w:rsid w:val="00E77F7B"/>
    <w:rsid w:val="00E8117D"/>
    <w:rsid w:val="00E81D6F"/>
    <w:rsid w:val="00E82487"/>
    <w:rsid w:val="00E825C0"/>
    <w:rsid w:val="00E82636"/>
    <w:rsid w:val="00E82D5C"/>
    <w:rsid w:val="00E83310"/>
    <w:rsid w:val="00E85600"/>
    <w:rsid w:val="00E858DE"/>
    <w:rsid w:val="00E86541"/>
    <w:rsid w:val="00E86D66"/>
    <w:rsid w:val="00E92028"/>
    <w:rsid w:val="00E924A2"/>
    <w:rsid w:val="00E929BC"/>
    <w:rsid w:val="00E93731"/>
    <w:rsid w:val="00E938A3"/>
    <w:rsid w:val="00E941C1"/>
    <w:rsid w:val="00E94464"/>
    <w:rsid w:val="00E952E8"/>
    <w:rsid w:val="00E95C4A"/>
    <w:rsid w:val="00E969BD"/>
    <w:rsid w:val="00E97C00"/>
    <w:rsid w:val="00E97CA1"/>
    <w:rsid w:val="00EA05C0"/>
    <w:rsid w:val="00EA2BC2"/>
    <w:rsid w:val="00EA2F42"/>
    <w:rsid w:val="00EA5400"/>
    <w:rsid w:val="00EA5566"/>
    <w:rsid w:val="00EA6172"/>
    <w:rsid w:val="00EA7B58"/>
    <w:rsid w:val="00EB01B6"/>
    <w:rsid w:val="00EB05E7"/>
    <w:rsid w:val="00EB26D5"/>
    <w:rsid w:val="00EB5924"/>
    <w:rsid w:val="00EB6412"/>
    <w:rsid w:val="00EB75A4"/>
    <w:rsid w:val="00EB76EF"/>
    <w:rsid w:val="00EB7DC8"/>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869"/>
    <w:rsid w:val="00EE50F9"/>
    <w:rsid w:val="00EE5E96"/>
    <w:rsid w:val="00EE6264"/>
    <w:rsid w:val="00EF1917"/>
    <w:rsid w:val="00EF1BCD"/>
    <w:rsid w:val="00EF2227"/>
    <w:rsid w:val="00EF2247"/>
    <w:rsid w:val="00EF25BD"/>
    <w:rsid w:val="00EF3662"/>
    <w:rsid w:val="00EF4BC2"/>
    <w:rsid w:val="00EF5788"/>
    <w:rsid w:val="00F041D7"/>
    <w:rsid w:val="00F05D40"/>
    <w:rsid w:val="00F05EAD"/>
    <w:rsid w:val="00F079E1"/>
    <w:rsid w:val="00F07C78"/>
    <w:rsid w:val="00F10866"/>
    <w:rsid w:val="00F11E87"/>
    <w:rsid w:val="00F14BA8"/>
    <w:rsid w:val="00F169B8"/>
    <w:rsid w:val="00F17050"/>
    <w:rsid w:val="00F172BE"/>
    <w:rsid w:val="00F17382"/>
    <w:rsid w:val="00F207E8"/>
    <w:rsid w:val="00F216E7"/>
    <w:rsid w:val="00F221D0"/>
    <w:rsid w:val="00F24662"/>
    <w:rsid w:val="00F2467D"/>
    <w:rsid w:val="00F259B1"/>
    <w:rsid w:val="00F25ECB"/>
    <w:rsid w:val="00F27D54"/>
    <w:rsid w:val="00F31BB9"/>
    <w:rsid w:val="00F33121"/>
    <w:rsid w:val="00F3732E"/>
    <w:rsid w:val="00F37FE8"/>
    <w:rsid w:val="00F40AB9"/>
    <w:rsid w:val="00F4362F"/>
    <w:rsid w:val="00F44674"/>
    <w:rsid w:val="00F45A3D"/>
    <w:rsid w:val="00F470B9"/>
    <w:rsid w:val="00F500F7"/>
    <w:rsid w:val="00F53AE1"/>
    <w:rsid w:val="00F56AE6"/>
    <w:rsid w:val="00F56DC2"/>
    <w:rsid w:val="00F60F3F"/>
    <w:rsid w:val="00F634FB"/>
    <w:rsid w:val="00F6436E"/>
    <w:rsid w:val="00F643CB"/>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7571"/>
    <w:rsid w:val="00F9049C"/>
    <w:rsid w:val="00F909F4"/>
    <w:rsid w:val="00F92387"/>
    <w:rsid w:val="00F92C72"/>
    <w:rsid w:val="00F947E2"/>
    <w:rsid w:val="00F94AC8"/>
    <w:rsid w:val="00F95D4E"/>
    <w:rsid w:val="00F977FB"/>
    <w:rsid w:val="00F97B9B"/>
    <w:rsid w:val="00F97E69"/>
    <w:rsid w:val="00FA0E3B"/>
    <w:rsid w:val="00FA3C01"/>
    <w:rsid w:val="00FA43F4"/>
    <w:rsid w:val="00FA5946"/>
    <w:rsid w:val="00FA5E07"/>
    <w:rsid w:val="00FA6456"/>
    <w:rsid w:val="00FA7BD1"/>
    <w:rsid w:val="00FB1F88"/>
    <w:rsid w:val="00FB312B"/>
    <w:rsid w:val="00FB488B"/>
    <w:rsid w:val="00FB5A26"/>
    <w:rsid w:val="00FB6065"/>
    <w:rsid w:val="00FB6B8A"/>
    <w:rsid w:val="00FB7702"/>
    <w:rsid w:val="00FB7C5E"/>
    <w:rsid w:val="00FC0444"/>
    <w:rsid w:val="00FC2B4D"/>
    <w:rsid w:val="00FC4701"/>
    <w:rsid w:val="00FC6B60"/>
    <w:rsid w:val="00FD41CE"/>
    <w:rsid w:val="00FD4AE6"/>
    <w:rsid w:val="00FD55B0"/>
    <w:rsid w:val="00FD6CC5"/>
    <w:rsid w:val="00FD755B"/>
    <w:rsid w:val="00FD7FDA"/>
    <w:rsid w:val="00FE1659"/>
    <w:rsid w:val="00FE2182"/>
    <w:rsid w:val="00FE2197"/>
    <w:rsid w:val="00FE387A"/>
    <w:rsid w:val="00FE522E"/>
    <w:rsid w:val="00FE53D4"/>
    <w:rsid w:val="00FF095D"/>
    <w:rsid w:val="00FF09AB"/>
    <w:rsid w:val="00FF2DBD"/>
    <w:rsid w:val="00FF4363"/>
    <w:rsid w:val="00FF4559"/>
    <w:rsid w:val="00FF45D6"/>
    <w:rsid w:val="00FF68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hyperlink" Target="http://qibawiki.rsna.org/index.php?title=Quantitative-CT"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acr.org/~/media/ACR/Documents/Accreditation/CT/Requirements" TargetMode="External"/><Relationship Id="rId17" Type="http://schemas.openxmlformats.org/officeDocument/2006/relationships/hyperlink" Target="http://rsna.org/uploadedFiles/RSNA/Content/Science_and_Education/QIBA/QIBA-CT%20Vol-TumorVolumeChangeProfile_v2.2_ReviewedDraft_08AUG2012.pd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qibawiki.rsna.org/index.php/Work_Product_for_Review"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aapm.org/publicgeneral/BismuthShielding.pdf"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2.emf"/><Relationship Id="rId19" Type="http://schemas.openxmlformats.org/officeDocument/2006/relationships/hyperlink" Target="http://qibawiki.rsna.org/index.php/Work_Product_for_Review" TargetMode="External"/><Relationship Id="rId4" Type="http://schemas.openxmlformats.org/officeDocument/2006/relationships/settings" Target="settings.xml"/><Relationship Id="rId9" Type="http://schemas.openxmlformats.org/officeDocument/2006/relationships/hyperlink" Target="http://www.accumetra.com/NoduleCalculator.html" TargetMode="External"/><Relationship Id="rId14" Type="http://schemas.microsoft.com/office/2011/relationships/commentsExtended" Target="commentsExtended.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D605D-FB76-4433-B6FF-5CB7CA276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16172</Words>
  <Characters>92182</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08138</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8</cp:revision>
  <cp:lastPrinted>2012-04-12T15:35:00Z</cp:lastPrinted>
  <dcterms:created xsi:type="dcterms:W3CDTF">2017-05-11T20:34:00Z</dcterms:created>
  <dcterms:modified xsi:type="dcterms:W3CDTF">2017-05-1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